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1B9F5D1F" w14:textId="77777777" w:rsidR="00186503" w:rsidRPr="00186503" w:rsidRDefault="00186503" w:rsidP="00186503">
          <w:pPr>
            <w:spacing w:after="0" w:line="360" w:lineRule="auto"/>
            <w:jc w:val="center"/>
            <w:rPr>
              <w:sz w:val="28"/>
              <w:szCs w:val="28"/>
            </w:rPr>
          </w:pPr>
          <w:r w:rsidRPr="00186503">
            <w:rPr>
              <w:sz w:val="28"/>
              <w:szCs w:val="28"/>
            </w:rPr>
            <w:t>FAKULTÄT ANGEWANDTE INFORMATIK</w:t>
          </w:r>
        </w:p>
        <w:p w14:paraId="42543309" w14:textId="633A489C" w:rsidR="00186503" w:rsidRPr="00D82186" w:rsidRDefault="00186503" w:rsidP="00D82186">
          <w:pPr>
            <w:pStyle w:val="berschrift1"/>
            <w:rPr>
              <w:color w:val="FFFFFF" w:themeColor="background1"/>
            </w:rPr>
          </w:pPr>
          <w:bookmarkStart w:id="0" w:name="_Toc43826182"/>
          <w:bookmarkStart w:id="1" w:name="_Toc106895737"/>
          <w:r w:rsidRPr="002622B6">
            <w:rPr>
              <w:color w:val="FFFFFF" w:themeColor="background1"/>
            </w:rPr>
            <w:t>Deckblat</w:t>
          </w:r>
          <w:r>
            <w:rPr>
              <w:color w:val="FFFFFF" w:themeColor="background1"/>
            </w:rPr>
            <w:t>t</w:t>
          </w:r>
          <w:bookmarkEnd w:id="0"/>
          <w:bookmarkEnd w:id="1"/>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5C50B09B">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1BE26AC5" w:rsidR="007716E2" w:rsidRPr="00E643B7" w:rsidRDefault="007716E2" w:rsidP="00D82186">
                                <w:pPr>
                                  <w:pStyle w:val="Beschriftung"/>
                                </w:pPr>
                                <w:bookmarkStart w:id="2" w:name="_Toc106894007"/>
                                <w:r>
                                  <w:t xml:space="preserve">Abbildung </w:t>
                                </w:r>
                                <w:r w:rsidR="006C3048">
                                  <w:fldChar w:fldCharType="begin"/>
                                </w:r>
                                <w:r w:rsidR="006C3048">
                                  <w:instrText xml:space="preserve"> SEQ Abbildung \* ARABIC </w:instrText>
                                </w:r>
                                <w:r w:rsidR="006C3048">
                                  <w:fldChar w:fldCharType="separate"/>
                                </w:r>
                                <w:r>
                                  <w:rPr>
                                    <w:noProof/>
                                  </w:rPr>
                                  <w:t>1</w:t>
                                </w:r>
                                <w:r w:rsidR="006C3048">
                                  <w:rPr>
                                    <w:noProof/>
                                  </w:rPr>
                                  <w:fldChar w:fldCharType="end"/>
                                </w:r>
                                <w:r>
                                  <w:t xml:space="preserve"> Aufbau LED-Matrix</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" stroked="f">
                    <v:textbox style="mso-fit-shape-to-text:t" inset="0,0,0,0">
                      <w:txbxContent>
                        <w:p w14:paraId="1ECBF626" w14:textId="1BE26AC5" w:rsidR="007716E2" w:rsidRPr="00E643B7" w:rsidRDefault="007716E2" w:rsidP="00D82186">
                          <w:pPr>
                            <w:pStyle w:val="Beschriftung"/>
                          </w:pPr>
                          <w:bookmarkStart w:id="3" w:name="_Toc106894007"/>
                          <w:r>
                            <w:t xml:space="preserve">Abbildung </w:t>
                          </w:r>
                          <w:r w:rsidR="006C3048">
                            <w:fldChar w:fldCharType="begin"/>
                          </w:r>
                          <w:r w:rsidR="006C3048">
                            <w:instrText xml:space="preserve"> SEQ Abbildung \* ARABIC </w:instrText>
                          </w:r>
                          <w:r w:rsidR="006C3048">
                            <w:fldChar w:fldCharType="separate"/>
                          </w:r>
                          <w:r>
                            <w:rPr>
                              <w:noProof/>
                            </w:rPr>
                            <w:t>1</w:t>
                          </w:r>
                          <w:r w:rsidR="006C3048">
                            <w:rPr>
                              <w:noProof/>
                            </w:rPr>
                            <w:fldChar w:fldCharType="end"/>
                          </w:r>
                          <w:r>
                            <w:t xml:space="preserve"> Aufbau LED-Matrix</w:t>
                          </w:r>
                          <w:bookmarkEnd w:id="3"/>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5422D24"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14T00:00:00Z">
                <w:dateFormat w:val="dd.MM.yyyy"/>
                <w:lid w:val="de-DE"/>
                <w:storeMappedDataAs w:val="dateTime"/>
                <w:calendar w:val="gregorian"/>
              </w:date>
            </w:sdtPr>
            <w:sdtEndPr/>
            <w:sdtContent>
              <w:r w:rsidR="00B549C8">
                <w:rPr>
                  <w:sz w:val="24"/>
                  <w:szCs w:val="24"/>
                </w:rPr>
                <w:t>14.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98696420"/>
        <w:docPartObj>
          <w:docPartGallery w:val="Table of Contents"/>
          <w:docPartUnique/>
        </w:docPartObj>
      </w:sdtPr>
      <w:sdtEndPr>
        <w:rPr>
          <w:b/>
          <w:bCs/>
        </w:rPr>
      </w:sdtEndPr>
      <w:sdtContent>
        <w:p w14:paraId="1203D549" w14:textId="34CB9ED9" w:rsidR="004D5CE7" w:rsidRDefault="004D5CE7">
          <w:pPr>
            <w:pStyle w:val="Inhaltsverzeichnisberschrift"/>
          </w:pPr>
          <w:r>
            <w:t>Inhalt</w:t>
          </w:r>
        </w:p>
        <w:p w14:paraId="2B8B3190" w14:textId="16CBE854" w:rsidR="00F35190" w:rsidRDefault="004D5CE7">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6895737" w:history="1">
            <w:r w:rsidR="00F35190" w:rsidRPr="007F1BD9">
              <w:rPr>
                <w:rStyle w:val="Hyperlink"/>
                <w:noProof/>
              </w:rPr>
              <w:t>Deckblatt</w:t>
            </w:r>
            <w:r w:rsidR="00F35190">
              <w:rPr>
                <w:noProof/>
                <w:webHidden/>
              </w:rPr>
              <w:tab/>
            </w:r>
            <w:r w:rsidR="00F35190">
              <w:rPr>
                <w:noProof/>
                <w:webHidden/>
              </w:rPr>
              <w:fldChar w:fldCharType="begin"/>
            </w:r>
            <w:r w:rsidR="00F35190">
              <w:rPr>
                <w:noProof/>
                <w:webHidden/>
              </w:rPr>
              <w:instrText xml:space="preserve"> PAGEREF _Toc106895737 \h </w:instrText>
            </w:r>
            <w:r w:rsidR="00F35190">
              <w:rPr>
                <w:noProof/>
                <w:webHidden/>
              </w:rPr>
            </w:r>
            <w:r w:rsidR="00F35190">
              <w:rPr>
                <w:noProof/>
                <w:webHidden/>
              </w:rPr>
              <w:fldChar w:fldCharType="separate"/>
            </w:r>
            <w:r w:rsidR="00F35190">
              <w:rPr>
                <w:noProof/>
                <w:webHidden/>
              </w:rPr>
              <w:t>0</w:t>
            </w:r>
            <w:r w:rsidR="00F35190">
              <w:rPr>
                <w:noProof/>
                <w:webHidden/>
              </w:rPr>
              <w:fldChar w:fldCharType="end"/>
            </w:r>
          </w:hyperlink>
        </w:p>
        <w:p w14:paraId="15F92F64" w14:textId="36B9D13A" w:rsidR="00F35190" w:rsidRDefault="006C3048">
          <w:pPr>
            <w:pStyle w:val="Verzeichnis1"/>
            <w:tabs>
              <w:tab w:val="right" w:leader="dot" w:pos="9062"/>
            </w:tabs>
            <w:rPr>
              <w:rFonts w:asciiTheme="minorHAnsi" w:eastAsiaTheme="minorEastAsia" w:hAnsiTheme="minorHAnsi"/>
              <w:noProof/>
              <w:lang w:eastAsia="de-DE"/>
            </w:rPr>
          </w:pPr>
          <w:hyperlink w:anchor="_Toc106895738" w:history="1">
            <w:r w:rsidR="00F35190" w:rsidRPr="007F1BD9">
              <w:rPr>
                <w:rStyle w:val="Hyperlink"/>
                <w:noProof/>
              </w:rPr>
              <w:t>Abbildungsverzeichnis</w:t>
            </w:r>
            <w:r w:rsidR="00F35190">
              <w:rPr>
                <w:noProof/>
                <w:webHidden/>
              </w:rPr>
              <w:tab/>
            </w:r>
            <w:r w:rsidR="00F35190">
              <w:rPr>
                <w:noProof/>
                <w:webHidden/>
              </w:rPr>
              <w:fldChar w:fldCharType="begin"/>
            </w:r>
            <w:r w:rsidR="00F35190">
              <w:rPr>
                <w:noProof/>
                <w:webHidden/>
              </w:rPr>
              <w:instrText xml:space="preserve"> PAGEREF _Toc106895738 \h </w:instrText>
            </w:r>
            <w:r w:rsidR="00F35190">
              <w:rPr>
                <w:noProof/>
                <w:webHidden/>
              </w:rPr>
            </w:r>
            <w:r w:rsidR="00F35190">
              <w:rPr>
                <w:noProof/>
                <w:webHidden/>
              </w:rPr>
              <w:fldChar w:fldCharType="separate"/>
            </w:r>
            <w:r w:rsidR="00F35190">
              <w:rPr>
                <w:noProof/>
                <w:webHidden/>
              </w:rPr>
              <w:t>2</w:t>
            </w:r>
            <w:r w:rsidR="00F35190">
              <w:rPr>
                <w:noProof/>
                <w:webHidden/>
              </w:rPr>
              <w:fldChar w:fldCharType="end"/>
            </w:r>
          </w:hyperlink>
        </w:p>
        <w:p w14:paraId="139BCD26" w14:textId="57405789" w:rsidR="00F35190" w:rsidRDefault="006C3048">
          <w:pPr>
            <w:pStyle w:val="Verzeichnis1"/>
            <w:tabs>
              <w:tab w:val="right" w:leader="dot" w:pos="9062"/>
            </w:tabs>
            <w:rPr>
              <w:rFonts w:asciiTheme="minorHAnsi" w:eastAsiaTheme="minorEastAsia" w:hAnsiTheme="minorHAnsi"/>
              <w:noProof/>
              <w:lang w:eastAsia="de-DE"/>
            </w:rPr>
          </w:pPr>
          <w:hyperlink w:anchor="_Toc106895739" w:history="1">
            <w:r w:rsidR="00F35190" w:rsidRPr="007F1BD9">
              <w:rPr>
                <w:rStyle w:val="Hyperlink"/>
                <w:noProof/>
              </w:rPr>
              <w:t>Code Verzeichnis</w:t>
            </w:r>
            <w:r w:rsidR="00F35190">
              <w:rPr>
                <w:noProof/>
                <w:webHidden/>
              </w:rPr>
              <w:tab/>
            </w:r>
            <w:r w:rsidR="00F35190">
              <w:rPr>
                <w:noProof/>
                <w:webHidden/>
              </w:rPr>
              <w:fldChar w:fldCharType="begin"/>
            </w:r>
            <w:r w:rsidR="00F35190">
              <w:rPr>
                <w:noProof/>
                <w:webHidden/>
              </w:rPr>
              <w:instrText xml:space="preserve"> PAGEREF _Toc106895739 \h </w:instrText>
            </w:r>
            <w:r w:rsidR="00F35190">
              <w:rPr>
                <w:noProof/>
                <w:webHidden/>
              </w:rPr>
            </w:r>
            <w:r w:rsidR="00F35190">
              <w:rPr>
                <w:noProof/>
                <w:webHidden/>
              </w:rPr>
              <w:fldChar w:fldCharType="separate"/>
            </w:r>
            <w:r w:rsidR="00F35190">
              <w:rPr>
                <w:noProof/>
                <w:webHidden/>
              </w:rPr>
              <w:t>2</w:t>
            </w:r>
            <w:r w:rsidR="00F35190">
              <w:rPr>
                <w:noProof/>
                <w:webHidden/>
              </w:rPr>
              <w:fldChar w:fldCharType="end"/>
            </w:r>
          </w:hyperlink>
        </w:p>
        <w:p w14:paraId="5B19D8A9" w14:textId="2D5926A9" w:rsidR="00F35190" w:rsidRDefault="006C3048">
          <w:pPr>
            <w:pStyle w:val="Verzeichnis1"/>
            <w:tabs>
              <w:tab w:val="right" w:leader="dot" w:pos="9062"/>
            </w:tabs>
            <w:rPr>
              <w:rFonts w:asciiTheme="minorHAnsi" w:eastAsiaTheme="minorEastAsia" w:hAnsiTheme="minorHAnsi"/>
              <w:noProof/>
              <w:lang w:eastAsia="de-DE"/>
            </w:rPr>
          </w:pPr>
          <w:hyperlink w:anchor="_Toc106895740" w:history="1">
            <w:r w:rsidR="00F35190" w:rsidRPr="007F1BD9">
              <w:rPr>
                <w:rStyle w:val="Hyperlink"/>
                <w:noProof/>
              </w:rPr>
              <w:t>Erklärung</w:t>
            </w:r>
            <w:r w:rsidR="00F35190">
              <w:rPr>
                <w:noProof/>
                <w:webHidden/>
              </w:rPr>
              <w:tab/>
            </w:r>
            <w:r w:rsidR="00F35190">
              <w:rPr>
                <w:noProof/>
                <w:webHidden/>
              </w:rPr>
              <w:fldChar w:fldCharType="begin"/>
            </w:r>
            <w:r w:rsidR="00F35190">
              <w:rPr>
                <w:noProof/>
                <w:webHidden/>
              </w:rPr>
              <w:instrText xml:space="preserve"> PAGEREF _Toc106895740 \h </w:instrText>
            </w:r>
            <w:r w:rsidR="00F35190">
              <w:rPr>
                <w:noProof/>
                <w:webHidden/>
              </w:rPr>
            </w:r>
            <w:r w:rsidR="00F35190">
              <w:rPr>
                <w:noProof/>
                <w:webHidden/>
              </w:rPr>
              <w:fldChar w:fldCharType="separate"/>
            </w:r>
            <w:r w:rsidR="00F35190">
              <w:rPr>
                <w:noProof/>
                <w:webHidden/>
              </w:rPr>
              <w:t>2</w:t>
            </w:r>
            <w:r w:rsidR="00F35190">
              <w:rPr>
                <w:noProof/>
                <w:webHidden/>
              </w:rPr>
              <w:fldChar w:fldCharType="end"/>
            </w:r>
          </w:hyperlink>
        </w:p>
        <w:p w14:paraId="0999AB88" w14:textId="295CB314" w:rsidR="00F35190" w:rsidRDefault="006C3048">
          <w:pPr>
            <w:pStyle w:val="Verzeichnis1"/>
            <w:tabs>
              <w:tab w:val="right" w:leader="dot" w:pos="9062"/>
            </w:tabs>
            <w:rPr>
              <w:rFonts w:asciiTheme="minorHAnsi" w:eastAsiaTheme="minorEastAsia" w:hAnsiTheme="minorHAnsi"/>
              <w:noProof/>
              <w:lang w:eastAsia="de-DE"/>
            </w:rPr>
          </w:pPr>
          <w:hyperlink w:anchor="_Toc106895741" w:history="1">
            <w:r w:rsidR="00F35190" w:rsidRPr="007F1BD9">
              <w:rPr>
                <w:rStyle w:val="Hyperlink"/>
                <w:noProof/>
              </w:rPr>
              <w:t>Vorwort</w:t>
            </w:r>
            <w:r w:rsidR="00F35190">
              <w:rPr>
                <w:noProof/>
                <w:webHidden/>
              </w:rPr>
              <w:tab/>
            </w:r>
            <w:r w:rsidR="00F35190">
              <w:rPr>
                <w:noProof/>
                <w:webHidden/>
              </w:rPr>
              <w:fldChar w:fldCharType="begin"/>
            </w:r>
            <w:r w:rsidR="00F35190">
              <w:rPr>
                <w:noProof/>
                <w:webHidden/>
              </w:rPr>
              <w:instrText xml:space="preserve"> PAGEREF _Toc106895741 \h </w:instrText>
            </w:r>
            <w:r w:rsidR="00F35190">
              <w:rPr>
                <w:noProof/>
                <w:webHidden/>
              </w:rPr>
            </w:r>
            <w:r w:rsidR="00F35190">
              <w:rPr>
                <w:noProof/>
                <w:webHidden/>
              </w:rPr>
              <w:fldChar w:fldCharType="separate"/>
            </w:r>
            <w:r w:rsidR="00F35190">
              <w:rPr>
                <w:noProof/>
                <w:webHidden/>
              </w:rPr>
              <w:t>3</w:t>
            </w:r>
            <w:r w:rsidR="00F35190">
              <w:rPr>
                <w:noProof/>
                <w:webHidden/>
              </w:rPr>
              <w:fldChar w:fldCharType="end"/>
            </w:r>
          </w:hyperlink>
        </w:p>
        <w:p w14:paraId="6756359A" w14:textId="5031AF94" w:rsidR="00F35190" w:rsidRDefault="006C3048">
          <w:pPr>
            <w:pStyle w:val="Verzeichnis2"/>
            <w:tabs>
              <w:tab w:val="right" w:leader="dot" w:pos="9062"/>
            </w:tabs>
            <w:rPr>
              <w:rFonts w:asciiTheme="minorHAnsi" w:eastAsiaTheme="minorEastAsia" w:hAnsiTheme="minorHAnsi"/>
              <w:noProof/>
              <w:lang w:eastAsia="de-DE"/>
            </w:rPr>
          </w:pPr>
          <w:hyperlink w:anchor="_Toc106895742" w:history="1">
            <w:r w:rsidR="00F35190" w:rsidRPr="007F1BD9">
              <w:rPr>
                <w:rStyle w:val="Hyperlink"/>
                <w:noProof/>
              </w:rPr>
              <w:t>Zeitplan</w:t>
            </w:r>
            <w:r w:rsidR="00F35190">
              <w:rPr>
                <w:noProof/>
                <w:webHidden/>
              </w:rPr>
              <w:tab/>
            </w:r>
            <w:r w:rsidR="00F35190">
              <w:rPr>
                <w:noProof/>
                <w:webHidden/>
              </w:rPr>
              <w:fldChar w:fldCharType="begin"/>
            </w:r>
            <w:r w:rsidR="00F35190">
              <w:rPr>
                <w:noProof/>
                <w:webHidden/>
              </w:rPr>
              <w:instrText xml:space="preserve"> PAGEREF _Toc106895742 \h </w:instrText>
            </w:r>
            <w:r w:rsidR="00F35190">
              <w:rPr>
                <w:noProof/>
                <w:webHidden/>
              </w:rPr>
            </w:r>
            <w:r w:rsidR="00F35190">
              <w:rPr>
                <w:noProof/>
                <w:webHidden/>
              </w:rPr>
              <w:fldChar w:fldCharType="separate"/>
            </w:r>
            <w:r w:rsidR="00F35190">
              <w:rPr>
                <w:noProof/>
                <w:webHidden/>
              </w:rPr>
              <w:t>3</w:t>
            </w:r>
            <w:r w:rsidR="00F35190">
              <w:rPr>
                <w:noProof/>
                <w:webHidden/>
              </w:rPr>
              <w:fldChar w:fldCharType="end"/>
            </w:r>
          </w:hyperlink>
        </w:p>
        <w:p w14:paraId="715353CC" w14:textId="7BF68344" w:rsidR="00F35190" w:rsidRDefault="006C3048">
          <w:pPr>
            <w:pStyle w:val="Verzeichnis1"/>
            <w:tabs>
              <w:tab w:val="right" w:leader="dot" w:pos="9062"/>
            </w:tabs>
            <w:rPr>
              <w:rFonts w:asciiTheme="minorHAnsi" w:eastAsiaTheme="minorEastAsia" w:hAnsiTheme="minorHAnsi"/>
              <w:noProof/>
              <w:lang w:eastAsia="de-DE"/>
            </w:rPr>
          </w:pPr>
          <w:hyperlink w:anchor="_Toc106895743" w:history="1">
            <w:r w:rsidR="00F35190" w:rsidRPr="007F1BD9">
              <w:rPr>
                <w:rStyle w:val="Hyperlink"/>
                <w:noProof/>
              </w:rPr>
              <w:t>Aufbau</w:t>
            </w:r>
            <w:r w:rsidR="00F35190">
              <w:rPr>
                <w:noProof/>
                <w:webHidden/>
              </w:rPr>
              <w:tab/>
            </w:r>
            <w:r w:rsidR="00F35190">
              <w:rPr>
                <w:noProof/>
                <w:webHidden/>
              </w:rPr>
              <w:fldChar w:fldCharType="begin"/>
            </w:r>
            <w:r w:rsidR="00F35190">
              <w:rPr>
                <w:noProof/>
                <w:webHidden/>
              </w:rPr>
              <w:instrText xml:space="preserve"> PAGEREF _Toc106895743 \h </w:instrText>
            </w:r>
            <w:r w:rsidR="00F35190">
              <w:rPr>
                <w:noProof/>
                <w:webHidden/>
              </w:rPr>
            </w:r>
            <w:r w:rsidR="00F35190">
              <w:rPr>
                <w:noProof/>
                <w:webHidden/>
              </w:rPr>
              <w:fldChar w:fldCharType="separate"/>
            </w:r>
            <w:r w:rsidR="00F35190">
              <w:rPr>
                <w:noProof/>
                <w:webHidden/>
              </w:rPr>
              <w:t>4</w:t>
            </w:r>
            <w:r w:rsidR="00F35190">
              <w:rPr>
                <w:noProof/>
                <w:webHidden/>
              </w:rPr>
              <w:fldChar w:fldCharType="end"/>
            </w:r>
          </w:hyperlink>
        </w:p>
        <w:p w14:paraId="24C2A6CE" w14:textId="7E858955" w:rsidR="00F35190" w:rsidRDefault="006C3048">
          <w:pPr>
            <w:pStyle w:val="Verzeichnis2"/>
            <w:tabs>
              <w:tab w:val="right" w:leader="dot" w:pos="9062"/>
            </w:tabs>
            <w:rPr>
              <w:rFonts w:asciiTheme="minorHAnsi" w:eastAsiaTheme="minorEastAsia" w:hAnsiTheme="minorHAnsi"/>
              <w:noProof/>
              <w:lang w:eastAsia="de-DE"/>
            </w:rPr>
          </w:pPr>
          <w:hyperlink w:anchor="_Toc106895744" w:history="1">
            <w:r w:rsidR="00F35190" w:rsidRPr="007F1BD9">
              <w:rPr>
                <w:rStyle w:val="Hyperlink"/>
                <w:noProof/>
              </w:rPr>
              <w:t>Software (Linux)</w:t>
            </w:r>
            <w:r w:rsidR="00F35190">
              <w:rPr>
                <w:noProof/>
                <w:webHidden/>
              </w:rPr>
              <w:tab/>
            </w:r>
            <w:r w:rsidR="00F35190">
              <w:rPr>
                <w:noProof/>
                <w:webHidden/>
              </w:rPr>
              <w:fldChar w:fldCharType="begin"/>
            </w:r>
            <w:r w:rsidR="00F35190">
              <w:rPr>
                <w:noProof/>
                <w:webHidden/>
              </w:rPr>
              <w:instrText xml:space="preserve"> PAGEREF _Toc106895744 \h </w:instrText>
            </w:r>
            <w:r w:rsidR="00F35190">
              <w:rPr>
                <w:noProof/>
                <w:webHidden/>
              </w:rPr>
            </w:r>
            <w:r w:rsidR="00F35190">
              <w:rPr>
                <w:noProof/>
                <w:webHidden/>
              </w:rPr>
              <w:fldChar w:fldCharType="separate"/>
            </w:r>
            <w:r w:rsidR="00F35190">
              <w:rPr>
                <w:noProof/>
                <w:webHidden/>
              </w:rPr>
              <w:t>4</w:t>
            </w:r>
            <w:r w:rsidR="00F35190">
              <w:rPr>
                <w:noProof/>
                <w:webHidden/>
              </w:rPr>
              <w:fldChar w:fldCharType="end"/>
            </w:r>
          </w:hyperlink>
        </w:p>
        <w:p w14:paraId="5A8603AD" w14:textId="14841073" w:rsidR="00F35190" w:rsidRDefault="006C3048">
          <w:pPr>
            <w:pStyle w:val="Verzeichnis3"/>
            <w:tabs>
              <w:tab w:val="right" w:leader="dot" w:pos="9062"/>
            </w:tabs>
            <w:rPr>
              <w:rFonts w:asciiTheme="minorHAnsi" w:eastAsiaTheme="minorEastAsia" w:hAnsiTheme="minorHAnsi"/>
              <w:noProof/>
              <w:lang w:eastAsia="de-DE"/>
            </w:rPr>
          </w:pPr>
          <w:hyperlink w:anchor="_Toc106895745" w:history="1">
            <w:r w:rsidR="00F35190" w:rsidRPr="007F1BD9">
              <w:rPr>
                <w:rStyle w:val="Hyperlink"/>
                <w:noProof/>
              </w:rPr>
              <w:t>Aufbau und Funktion einer LED-Matrix</w:t>
            </w:r>
            <w:r w:rsidR="00F35190">
              <w:rPr>
                <w:noProof/>
                <w:webHidden/>
              </w:rPr>
              <w:tab/>
            </w:r>
            <w:r w:rsidR="00F35190">
              <w:rPr>
                <w:noProof/>
                <w:webHidden/>
              </w:rPr>
              <w:fldChar w:fldCharType="begin"/>
            </w:r>
            <w:r w:rsidR="00F35190">
              <w:rPr>
                <w:noProof/>
                <w:webHidden/>
              </w:rPr>
              <w:instrText xml:space="preserve"> PAGEREF _Toc106895745 \h </w:instrText>
            </w:r>
            <w:r w:rsidR="00F35190">
              <w:rPr>
                <w:noProof/>
                <w:webHidden/>
              </w:rPr>
            </w:r>
            <w:r w:rsidR="00F35190">
              <w:rPr>
                <w:noProof/>
                <w:webHidden/>
              </w:rPr>
              <w:fldChar w:fldCharType="separate"/>
            </w:r>
            <w:r w:rsidR="00F35190">
              <w:rPr>
                <w:noProof/>
                <w:webHidden/>
              </w:rPr>
              <w:t>4</w:t>
            </w:r>
            <w:r w:rsidR="00F35190">
              <w:rPr>
                <w:noProof/>
                <w:webHidden/>
              </w:rPr>
              <w:fldChar w:fldCharType="end"/>
            </w:r>
          </w:hyperlink>
        </w:p>
        <w:p w14:paraId="6247F1B1" w14:textId="04976A2D" w:rsidR="00F35190" w:rsidRDefault="006C3048">
          <w:pPr>
            <w:pStyle w:val="Verzeichnis3"/>
            <w:tabs>
              <w:tab w:val="right" w:leader="dot" w:pos="9062"/>
            </w:tabs>
            <w:rPr>
              <w:rFonts w:asciiTheme="minorHAnsi" w:eastAsiaTheme="minorEastAsia" w:hAnsiTheme="minorHAnsi"/>
              <w:noProof/>
              <w:lang w:eastAsia="de-DE"/>
            </w:rPr>
          </w:pPr>
          <w:hyperlink w:anchor="_Toc106895746" w:history="1">
            <w:r w:rsidR="00F35190" w:rsidRPr="007F1BD9">
              <w:rPr>
                <w:rStyle w:val="Hyperlink"/>
                <w:noProof/>
              </w:rPr>
              <w:t>Umsetzung eines Raspberry Hats</w:t>
            </w:r>
            <w:r w:rsidR="00F35190">
              <w:rPr>
                <w:noProof/>
                <w:webHidden/>
              </w:rPr>
              <w:tab/>
            </w:r>
            <w:r w:rsidR="00F35190">
              <w:rPr>
                <w:noProof/>
                <w:webHidden/>
              </w:rPr>
              <w:fldChar w:fldCharType="begin"/>
            </w:r>
            <w:r w:rsidR="00F35190">
              <w:rPr>
                <w:noProof/>
                <w:webHidden/>
              </w:rPr>
              <w:instrText xml:space="preserve"> PAGEREF _Toc106895746 \h </w:instrText>
            </w:r>
            <w:r w:rsidR="00F35190">
              <w:rPr>
                <w:noProof/>
                <w:webHidden/>
              </w:rPr>
            </w:r>
            <w:r w:rsidR="00F35190">
              <w:rPr>
                <w:noProof/>
                <w:webHidden/>
              </w:rPr>
              <w:fldChar w:fldCharType="separate"/>
            </w:r>
            <w:r w:rsidR="00F35190">
              <w:rPr>
                <w:noProof/>
                <w:webHidden/>
              </w:rPr>
              <w:t>5</w:t>
            </w:r>
            <w:r w:rsidR="00F35190">
              <w:rPr>
                <w:noProof/>
                <w:webHidden/>
              </w:rPr>
              <w:fldChar w:fldCharType="end"/>
            </w:r>
          </w:hyperlink>
        </w:p>
        <w:p w14:paraId="7D0FF813" w14:textId="7C761656" w:rsidR="00F35190" w:rsidRDefault="006C3048">
          <w:pPr>
            <w:pStyle w:val="Verzeichnis1"/>
            <w:tabs>
              <w:tab w:val="right" w:leader="dot" w:pos="9062"/>
            </w:tabs>
            <w:rPr>
              <w:rFonts w:asciiTheme="minorHAnsi" w:eastAsiaTheme="minorEastAsia" w:hAnsiTheme="minorHAnsi"/>
              <w:noProof/>
              <w:lang w:eastAsia="de-DE"/>
            </w:rPr>
          </w:pPr>
          <w:hyperlink w:anchor="_Toc106895747" w:history="1">
            <w:r w:rsidR="00F35190" w:rsidRPr="007F1BD9">
              <w:rPr>
                <w:rStyle w:val="Hyperlink"/>
                <w:noProof/>
              </w:rPr>
              <w:t>Kernel Driver</w:t>
            </w:r>
            <w:r w:rsidR="00F35190">
              <w:rPr>
                <w:noProof/>
                <w:webHidden/>
              </w:rPr>
              <w:tab/>
            </w:r>
            <w:r w:rsidR="00F35190">
              <w:rPr>
                <w:noProof/>
                <w:webHidden/>
              </w:rPr>
              <w:fldChar w:fldCharType="begin"/>
            </w:r>
            <w:r w:rsidR="00F35190">
              <w:rPr>
                <w:noProof/>
                <w:webHidden/>
              </w:rPr>
              <w:instrText xml:space="preserve"> PAGEREF _Toc106895747 \h </w:instrText>
            </w:r>
            <w:r w:rsidR="00F35190">
              <w:rPr>
                <w:noProof/>
                <w:webHidden/>
              </w:rPr>
            </w:r>
            <w:r w:rsidR="00F35190">
              <w:rPr>
                <w:noProof/>
                <w:webHidden/>
              </w:rPr>
              <w:fldChar w:fldCharType="separate"/>
            </w:r>
            <w:r w:rsidR="00F35190">
              <w:rPr>
                <w:noProof/>
                <w:webHidden/>
              </w:rPr>
              <w:t>7</w:t>
            </w:r>
            <w:r w:rsidR="00F35190">
              <w:rPr>
                <w:noProof/>
                <w:webHidden/>
              </w:rPr>
              <w:fldChar w:fldCharType="end"/>
            </w:r>
          </w:hyperlink>
        </w:p>
        <w:p w14:paraId="68ACFCDE" w14:textId="1254CBC9" w:rsidR="00F35190" w:rsidRDefault="006C3048">
          <w:pPr>
            <w:pStyle w:val="Verzeichnis2"/>
            <w:tabs>
              <w:tab w:val="right" w:leader="dot" w:pos="9062"/>
            </w:tabs>
            <w:rPr>
              <w:rFonts w:asciiTheme="minorHAnsi" w:eastAsiaTheme="minorEastAsia" w:hAnsiTheme="minorHAnsi"/>
              <w:noProof/>
              <w:lang w:eastAsia="de-DE"/>
            </w:rPr>
          </w:pPr>
          <w:hyperlink w:anchor="_Toc106895748" w:history="1">
            <w:r w:rsidR="00F35190" w:rsidRPr="007F1BD9">
              <w:rPr>
                <w:rStyle w:val="Hyperlink"/>
                <w:noProof/>
              </w:rPr>
              <w:t>Kernel Module für die LED-Matrix</w:t>
            </w:r>
            <w:r w:rsidR="00F35190">
              <w:rPr>
                <w:noProof/>
                <w:webHidden/>
              </w:rPr>
              <w:tab/>
            </w:r>
            <w:r w:rsidR="00F35190">
              <w:rPr>
                <w:noProof/>
                <w:webHidden/>
              </w:rPr>
              <w:fldChar w:fldCharType="begin"/>
            </w:r>
            <w:r w:rsidR="00F35190">
              <w:rPr>
                <w:noProof/>
                <w:webHidden/>
              </w:rPr>
              <w:instrText xml:space="preserve"> PAGEREF _Toc106895748 \h </w:instrText>
            </w:r>
            <w:r w:rsidR="00F35190">
              <w:rPr>
                <w:noProof/>
                <w:webHidden/>
              </w:rPr>
            </w:r>
            <w:r w:rsidR="00F35190">
              <w:rPr>
                <w:noProof/>
                <w:webHidden/>
              </w:rPr>
              <w:fldChar w:fldCharType="separate"/>
            </w:r>
            <w:r w:rsidR="00F35190">
              <w:rPr>
                <w:noProof/>
                <w:webHidden/>
              </w:rPr>
              <w:t>8</w:t>
            </w:r>
            <w:r w:rsidR="00F35190">
              <w:rPr>
                <w:noProof/>
                <w:webHidden/>
              </w:rPr>
              <w:fldChar w:fldCharType="end"/>
            </w:r>
          </w:hyperlink>
        </w:p>
        <w:p w14:paraId="4F6DB62D" w14:textId="093C766C" w:rsidR="00F35190" w:rsidRDefault="006C3048">
          <w:pPr>
            <w:pStyle w:val="Verzeichnis3"/>
            <w:tabs>
              <w:tab w:val="right" w:leader="dot" w:pos="9062"/>
            </w:tabs>
            <w:rPr>
              <w:rFonts w:asciiTheme="minorHAnsi" w:eastAsiaTheme="minorEastAsia" w:hAnsiTheme="minorHAnsi"/>
              <w:noProof/>
              <w:lang w:eastAsia="de-DE"/>
            </w:rPr>
          </w:pPr>
          <w:hyperlink w:anchor="_Toc106895749" w:history="1">
            <w:r w:rsidR="00F35190" w:rsidRPr="007F1BD9">
              <w:rPr>
                <w:rStyle w:val="Hyperlink"/>
                <w:noProof/>
              </w:rPr>
              <w:t>Matrix Kontroller</w:t>
            </w:r>
            <w:r w:rsidR="00F35190">
              <w:rPr>
                <w:noProof/>
                <w:webHidden/>
              </w:rPr>
              <w:tab/>
            </w:r>
            <w:r w:rsidR="00F35190">
              <w:rPr>
                <w:noProof/>
                <w:webHidden/>
              </w:rPr>
              <w:fldChar w:fldCharType="begin"/>
            </w:r>
            <w:r w:rsidR="00F35190">
              <w:rPr>
                <w:noProof/>
                <w:webHidden/>
              </w:rPr>
              <w:instrText xml:space="preserve"> PAGEREF _Toc106895749 \h </w:instrText>
            </w:r>
            <w:r w:rsidR="00F35190">
              <w:rPr>
                <w:noProof/>
                <w:webHidden/>
              </w:rPr>
            </w:r>
            <w:r w:rsidR="00F35190">
              <w:rPr>
                <w:noProof/>
                <w:webHidden/>
              </w:rPr>
              <w:fldChar w:fldCharType="separate"/>
            </w:r>
            <w:r w:rsidR="00F35190">
              <w:rPr>
                <w:noProof/>
                <w:webHidden/>
              </w:rPr>
              <w:t>9</w:t>
            </w:r>
            <w:r w:rsidR="00F35190">
              <w:rPr>
                <w:noProof/>
                <w:webHidden/>
              </w:rPr>
              <w:fldChar w:fldCharType="end"/>
            </w:r>
          </w:hyperlink>
        </w:p>
        <w:p w14:paraId="3EF2BAE8" w14:textId="35F51594" w:rsidR="00F35190" w:rsidRDefault="006C3048">
          <w:pPr>
            <w:pStyle w:val="Verzeichnis3"/>
            <w:tabs>
              <w:tab w:val="right" w:leader="dot" w:pos="9062"/>
            </w:tabs>
            <w:rPr>
              <w:rFonts w:asciiTheme="minorHAnsi" w:eastAsiaTheme="minorEastAsia" w:hAnsiTheme="minorHAnsi"/>
              <w:noProof/>
              <w:lang w:eastAsia="de-DE"/>
            </w:rPr>
          </w:pPr>
          <w:hyperlink w:anchor="_Toc106895750" w:history="1">
            <w:r w:rsidR="00F35190" w:rsidRPr="007F1BD9">
              <w:rPr>
                <w:rStyle w:val="Hyperlink"/>
                <w:noProof/>
              </w:rPr>
              <w:t>GPIO Initialisierung</w:t>
            </w:r>
            <w:r w:rsidR="00F35190">
              <w:rPr>
                <w:noProof/>
                <w:webHidden/>
              </w:rPr>
              <w:tab/>
            </w:r>
            <w:r w:rsidR="00F35190">
              <w:rPr>
                <w:noProof/>
                <w:webHidden/>
              </w:rPr>
              <w:fldChar w:fldCharType="begin"/>
            </w:r>
            <w:r w:rsidR="00F35190">
              <w:rPr>
                <w:noProof/>
                <w:webHidden/>
              </w:rPr>
              <w:instrText xml:space="preserve"> PAGEREF _Toc106895750 \h </w:instrText>
            </w:r>
            <w:r w:rsidR="00F35190">
              <w:rPr>
                <w:noProof/>
                <w:webHidden/>
              </w:rPr>
            </w:r>
            <w:r w:rsidR="00F35190">
              <w:rPr>
                <w:noProof/>
                <w:webHidden/>
              </w:rPr>
              <w:fldChar w:fldCharType="separate"/>
            </w:r>
            <w:r w:rsidR="00F35190">
              <w:rPr>
                <w:noProof/>
                <w:webHidden/>
              </w:rPr>
              <w:t>9</w:t>
            </w:r>
            <w:r w:rsidR="00F35190">
              <w:rPr>
                <w:noProof/>
                <w:webHidden/>
              </w:rPr>
              <w:fldChar w:fldCharType="end"/>
            </w:r>
          </w:hyperlink>
        </w:p>
        <w:p w14:paraId="00F938F7" w14:textId="11240935" w:rsidR="00F35190" w:rsidRDefault="006C3048">
          <w:pPr>
            <w:pStyle w:val="Verzeichnis3"/>
            <w:tabs>
              <w:tab w:val="right" w:leader="dot" w:pos="9062"/>
            </w:tabs>
            <w:rPr>
              <w:rFonts w:asciiTheme="minorHAnsi" w:eastAsiaTheme="minorEastAsia" w:hAnsiTheme="minorHAnsi"/>
              <w:noProof/>
              <w:lang w:eastAsia="de-DE"/>
            </w:rPr>
          </w:pPr>
          <w:hyperlink w:anchor="_Toc106895751" w:history="1">
            <w:r w:rsidR="00F35190" w:rsidRPr="007F1BD9">
              <w:rPr>
                <w:rStyle w:val="Hyperlink"/>
                <w:noProof/>
              </w:rPr>
              <w:t>I/O Controll</w:t>
            </w:r>
            <w:r w:rsidR="00F35190">
              <w:rPr>
                <w:noProof/>
                <w:webHidden/>
              </w:rPr>
              <w:tab/>
            </w:r>
            <w:r w:rsidR="00F35190">
              <w:rPr>
                <w:noProof/>
                <w:webHidden/>
              </w:rPr>
              <w:fldChar w:fldCharType="begin"/>
            </w:r>
            <w:r w:rsidR="00F35190">
              <w:rPr>
                <w:noProof/>
                <w:webHidden/>
              </w:rPr>
              <w:instrText xml:space="preserve"> PAGEREF _Toc106895751 \h </w:instrText>
            </w:r>
            <w:r w:rsidR="00F35190">
              <w:rPr>
                <w:noProof/>
                <w:webHidden/>
              </w:rPr>
            </w:r>
            <w:r w:rsidR="00F35190">
              <w:rPr>
                <w:noProof/>
                <w:webHidden/>
              </w:rPr>
              <w:fldChar w:fldCharType="separate"/>
            </w:r>
            <w:r w:rsidR="00F35190">
              <w:rPr>
                <w:noProof/>
                <w:webHidden/>
              </w:rPr>
              <w:t>9</w:t>
            </w:r>
            <w:r w:rsidR="00F35190">
              <w:rPr>
                <w:noProof/>
                <w:webHidden/>
              </w:rPr>
              <w:fldChar w:fldCharType="end"/>
            </w:r>
          </w:hyperlink>
        </w:p>
        <w:p w14:paraId="740B17AC" w14:textId="4A494158" w:rsidR="00F35190" w:rsidRDefault="006C3048">
          <w:pPr>
            <w:pStyle w:val="Verzeichnis3"/>
            <w:tabs>
              <w:tab w:val="right" w:leader="dot" w:pos="9062"/>
            </w:tabs>
            <w:rPr>
              <w:rFonts w:asciiTheme="minorHAnsi" w:eastAsiaTheme="minorEastAsia" w:hAnsiTheme="minorHAnsi"/>
              <w:noProof/>
              <w:lang w:eastAsia="de-DE"/>
            </w:rPr>
          </w:pPr>
          <w:hyperlink w:anchor="_Toc106895752" w:history="1">
            <w:r w:rsidR="00F35190" w:rsidRPr="007F1BD9">
              <w:rPr>
                <w:rStyle w:val="Hyperlink"/>
                <w:noProof/>
              </w:rPr>
              <w:t>LED-Matrix Treiber</w:t>
            </w:r>
            <w:r w:rsidR="00F35190">
              <w:rPr>
                <w:noProof/>
                <w:webHidden/>
              </w:rPr>
              <w:tab/>
            </w:r>
            <w:r w:rsidR="00F35190">
              <w:rPr>
                <w:noProof/>
                <w:webHidden/>
              </w:rPr>
              <w:fldChar w:fldCharType="begin"/>
            </w:r>
            <w:r w:rsidR="00F35190">
              <w:rPr>
                <w:noProof/>
                <w:webHidden/>
              </w:rPr>
              <w:instrText xml:space="preserve"> PAGEREF _Toc106895752 \h </w:instrText>
            </w:r>
            <w:r w:rsidR="00F35190">
              <w:rPr>
                <w:noProof/>
                <w:webHidden/>
              </w:rPr>
            </w:r>
            <w:r w:rsidR="00F35190">
              <w:rPr>
                <w:noProof/>
                <w:webHidden/>
              </w:rPr>
              <w:fldChar w:fldCharType="separate"/>
            </w:r>
            <w:r w:rsidR="00F35190">
              <w:rPr>
                <w:noProof/>
                <w:webHidden/>
              </w:rPr>
              <w:t>10</w:t>
            </w:r>
            <w:r w:rsidR="00F35190">
              <w:rPr>
                <w:noProof/>
                <w:webHidden/>
              </w:rPr>
              <w:fldChar w:fldCharType="end"/>
            </w:r>
          </w:hyperlink>
        </w:p>
        <w:p w14:paraId="68980750" w14:textId="4DCA55F7" w:rsidR="00F35190" w:rsidRDefault="006C3048">
          <w:pPr>
            <w:pStyle w:val="Verzeichnis2"/>
            <w:tabs>
              <w:tab w:val="right" w:leader="dot" w:pos="9062"/>
            </w:tabs>
            <w:rPr>
              <w:rFonts w:asciiTheme="minorHAnsi" w:eastAsiaTheme="minorEastAsia" w:hAnsiTheme="minorHAnsi"/>
              <w:noProof/>
              <w:lang w:eastAsia="de-DE"/>
            </w:rPr>
          </w:pPr>
          <w:hyperlink w:anchor="_Toc106895753" w:history="1">
            <w:r w:rsidR="00F35190" w:rsidRPr="007F1BD9">
              <w:rPr>
                <w:rStyle w:val="Hyperlink"/>
                <w:noProof/>
              </w:rPr>
              <w:t>Makefile</w:t>
            </w:r>
            <w:r w:rsidR="00F35190">
              <w:rPr>
                <w:noProof/>
                <w:webHidden/>
              </w:rPr>
              <w:tab/>
            </w:r>
            <w:r w:rsidR="00F35190">
              <w:rPr>
                <w:noProof/>
                <w:webHidden/>
              </w:rPr>
              <w:fldChar w:fldCharType="begin"/>
            </w:r>
            <w:r w:rsidR="00F35190">
              <w:rPr>
                <w:noProof/>
                <w:webHidden/>
              </w:rPr>
              <w:instrText xml:space="preserve"> PAGEREF _Toc106895753 \h </w:instrText>
            </w:r>
            <w:r w:rsidR="00F35190">
              <w:rPr>
                <w:noProof/>
                <w:webHidden/>
              </w:rPr>
            </w:r>
            <w:r w:rsidR="00F35190">
              <w:rPr>
                <w:noProof/>
                <w:webHidden/>
              </w:rPr>
              <w:fldChar w:fldCharType="separate"/>
            </w:r>
            <w:r w:rsidR="00F35190">
              <w:rPr>
                <w:noProof/>
                <w:webHidden/>
              </w:rPr>
              <w:t>11</w:t>
            </w:r>
            <w:r w:rsidR="00F35190">
              <w:rPr>
                <w:noProof/>
                <w:webHidden/>
              </w:rPr>
              <w:fldChar w:fldCharType="end"/>
            </w:r>
          </w:hyperlink>
        </w:p>
        <w:p w14:paraId="2B5D67BF" w14:textId="2055B316" w:rsidR="00F35190" w:rsidRDefault="006C3048">
          <w:pPr>
            <w:pStyle w:val="Verzeichnis1"/>
            <w:tabs>
              <w:tab w:val="right" w:leader="dot" w:pos="9062"/>
            </w:tabs>
            <w:rPr>
              <w:rFonts w:asciiTheme="minorHAnsi" w:eastAsiaTheme="minorEastAsia" w:hAnsiTheme="minorHAnsi"/>
              <w:noProof/>
              <w:lang w:eastAsia="de-DE"/>
            </w:rPr>
          </w:pPr>
          <w:hyperlink w:anchor="_Toc106895754" w:history="1">
            <w:r w:rsidR="00F35190" w:rsidRPr="007F1BD9">
              <w:rPr>
                <w:rStyle w:val="Hyperlink"/>
                <w:noProof/>
              </w:rPr>
              <w:t>User App</w:t>
            </w:r>
            <w:r w:rsidR="00F35190">
              <w:rPr>
                <w:noProof/>
                <w:webHidden/>
              </w:rPr>
              <w:tab/>
            </w:r>
            <w:r w:rsidR="00F35190">
              <w:rPr>
                <w:noProof/>
                <w:webHidden/>
              </w:rPr>
              <w:fldChar w:fldCharType="begin"/>
            </w:r>
            <w:r w:rsidR="00F35190">
              <w:rPr>
                <w:noProof/>
                <w:webHidden/>
              </w:rPr>
              <w:instrText xml:space="preserve"> PAGEREF _Toc106895754 \h </w:instrText>
            </w:r>
            <w:r w:rsidR="00F35190">
              <w:rPr>
                <w:noProof/>
                <w:webHidden/>
              </w:rPr>
            </w:r>
            <w:r w:rsidR="00F35190">
              <w:rPr>
                <w:noProof/>
                <w:webHidden/>
              </w:rPr>
              <w:fldChar w:fldCharType="separate"/>
            </w:r>
            <w:r w:rsidR="00F35190">
              <w:rPr>
                <w:noProof/>
                <w:webHidden/>
              </w:rPr>
              <w:t>12</w:t>
            </w:r>
            <w:r w:rsidR="00F35190">
              <w:rPr>
                <w:noProof/>
                <w:webHidden/>
              </w:rPr>
              <w:fldChar w:fldCharType="end"/>
            </w:r>
          </w:hyperlink>
        </w:p>
        <w:p w14:paraId="3961E281" w14:textId="2EABF797" w:rsidR="00F35190" w:rsidRDefault="006C3048">
          <w:pPr>
            <w:pStyle w:val="Verzeichnis2"/>
            <w:tabs>
              <w:tab w:val="right" w:leader="dot" w:pos="9062"/>
            </w:tabs>
            <w:rPr>
              <w:rFonts w:asciiTheme="minorHAnsi" w:eastAsiaTheme="minorEastAsia" w:hAnsiTheme="minorHAnsi"/>
              <w:noProof/>
              <w:lang w:eastAsia="de-DE"/>
            </w:rPr>
          </w:pPr>
          <w:hyperlink w:anchor="_Toc106895755" w:history="1">
            <w:r w:rsidR="00F35190" w:rsidRPr="007F1BD9">
              <w:rPr>
                <w:rStyle w:val="Hyperlink"/>
                <w:noProof/>
              </w:rPr>
              <w:t>User App Funktionen</w:t>
            </w:r>
            <w:r w:rsidR="00F35190">
              <w:rPr>
                <w:noProof/>
                <w:webHidden/>
              </w:rPr>
              <w:tab/>
            </w:r>
            <w:r w:rsidR="00F35190">
              <w:rPr>
                <w:noProof/>
                <w:webHidden/>
              </w:rPr>
              <w:fldChar w:fldCharType="begin"/>
            </w:r>
            <w:r w:rsidR="00F35190">
              <w:rPr>
                <w:noProof/>
                <w:webHidden/>
              </w:rPr>
              <w:instrText xml:space="preserve"> PAGEREF _Toc106895755 \h </w:instrText>
            </w:r>
            <w:r w:rsidR="00F35190">
              <w:rPr>
                <w:noProof/>
                <w:webHidden/>
              </w:rPr>
            </w:r>
            <w:r w:rsidR="00F35190">
              <w:rPr>
                <w:noProof/>
                <w:webHidden/>
              </w:rPr>
              <w:fldChar w:fldCharType="separate"/>
            </w:r>
            <w:r w:rsidR="00F35190">
              <w:rPr>
                <w:noProof/>
                <w:webHidden/>
              </w:rPr>
              <w:t>12</w:t>
            </w:r>
            <w:r w:rsidR="00F35190">
              <w:rPr>
                <w:noProof/>
                <w:webHidden/>
              </w:rPr>
              <w:fldChar w:fldCharType="end"/>
            </w:r>
          </w:hyperlink>
        </w:p>
        <w:p w14:paraId="7B3B39B7" w14:textId="6950F6E0" w:rsidR="00F35190" w:rsidRDefault="006C3048">
          <w:pPr>
            <w:pStyle w:val="Verzeichnis2"/>
            <w:tabs>
              <w:tab w:val="right" w:leader="dot" w:pos="9062"/>
            </w:tabs>
            <w:rPr>
              <w:rFonts w:asciiTheme="minorHAnsi" w:eastAsiaTheme="minorEastAsia" w:hAnsiTheme="minorHAnsi"/>
              <w:noProof/>
              <w:lang w:eastAsia="de-DE"/>
            </w:rPr>
          </w:pPr>
          <w:hyperlink w:anchor="_Toc106895756" w:history="1">
            <w:r w:rsidR="00F35190" w:rsidRPr="007F1BD9">
              <w:rPr>
                <w:rStyle w:val="Hyperlink"/>
                <w:noProof/>
              </w:rPr>
              <w:t>User App Controller</w:t>
            </w:r>
            <w:r w:rsidR="00F35190">
              <w:rPr>
                <w:noProof/>
                <w:webHidden/>
              </w:rPr>
              <w:tab/>
            </w:r>
            <w:r w:rsidR="00F35190">
              <w:rPr>
                <w:noProof/>
                <w:webHidden/>
              </w:rPr>
              <w:fldChar w:fldCharType="begin"/>
            </w:r>
            <w:r w:rsidR="00F35190">
              <w:rPr>
                <w:noProof/>
                <w:webHidden/>
              </w:rPr>
              <w:instrText xml:space="preserve"> PAGEREF _Toc106895756 \h </w:instrText>
            </w:r>
            <w:r w:rsidR="00F35190">
              <w:rPr>
                <w:noProof/>
                <w:webHidden/>
              </w:rPr>
            </w:r>
            <w:r w:rsidR="00F35190">
              <w:rPr>
                <w:noProof/>
                <w:webHidden/>
              </w:rPr>
              <w:fldChar w:fldCharType="separate"/>
            </w:r>
            <w:r w:rsidR="00F35190">
              <w:rPr>
                <w:noProof/>
                <w:webHidden/>
              </w:rPr>
              <w:t>13</w:t>
            </w:r>
            <w:r w:rsidR="00F35190">
              <w:rPr>
                <w:noProof/>
                <w:webHidden/>
              </w:rPr>
              <w:fldChar w:fldCharType="end"/>
            </w:r>
          </w:hyperlink>
        </w:p>
        <w:p w14:paraId="2A220CEE" w14:textId="5B5BF32A" w:rsidR="00F35190" w:rsidRDefault="006C3048">
          <w:pPr>
            <w:pStyle w:val="Verzeichnis2"/>
            <w:tabs>
              <w:tab w:val="right" w:leader="dot" w:pos="9062"/>
            </w:tabs>
            <w:rPr>
              <w:rFonts w:asciiTheme="minorHAnsi" w:eastAsiaTheme="minorEastAsia" w:hAnsiTheme="minorHAnsi"/>
              <w:noProof/>
              <w:lang w:eastAsia="de-DE"/>
            </w:rPr>
          </w:pPr>
          <w:hyperlink w:anchor="_Toc106895757" w:history="1">
            <w:r w:rsidR="00F35190" w:rsidRPr="007F1BD9">
              <w:rPr>
                <w:rStyle w:val="Hyperlink"/>
                <w:noProof/>
              </w:rPr>
              <w:t>User App</w:t>
            </w:r>
            <w:r w:rsidR="00F35190">
              <w:rPr>
                <w:noProof/>
                <w:webHidden/>
              </w:rPr>
              <w:tab/>
            </w:r>
            <w:r w:rsidR="00F35190">
              <w:rPr>
                <w:noProof/>
                <w:webHidden/>
              </w:rPr>
              <w:fldChar w:fldCharType="begin"/>
            </w:r>
            <w:r w:rsidR="00F35190">
              <w:rPr>
                <w:noProof/>
                <w:webHidden/>
              </w:rPr>
              <w:instrText xml:space="preserve"> PAGEREF _Toc106895757 \h </w:instrText>
            </w:r>
            <w:r w:rsidR="00F35190">
              <w:rPr>
                <w:noProof/>
                <w:webHidden/>
              </w:rPr>
            </w:r>
            <w:r w:rsidR="00F35190">
              <w:rPr>
                <w:noProof/>
                <w:webHidden/>
              </w:rPr>
              <w:fldChar w:fldCharType="separate"/>
            </w:r>
            <w:r w:rsidR="00F35190">
              <w:rPr>
                <w:noProof/>
                <w:webHidden/>
              </w:rPr>
              <w:t>14</w:t>
            </w:r>
            <w:r w:rsidR="00F35190">
              <w:rPr>
                <w:noProof/>
                <w:webHidden/>
              </w:rPr>
              <w:fldChar w:fldCharType="end"/>
            </w:r>
          </w:hyperlink>
        </w:p>
        <w:p w14:paraId="7756CC37" w14:textId="2AFC4096" w:rsidR="00F35190" w:rsidRDefault="006C3048">
          <w:pPr>
            <w:pStyle w:val="Verzeichnis1"/>
            <w:tabs>
              <w:tab w:val="right" w:leader="dot" w:pos="9062"/>
            </w:tabs>
            <w:rPr>
              <w:rFonts w:asciiTheme="minorHAnsi" w:eastAsiaTheme="minorEastAsia" w:hAnsiTheme="minorHAnsi"/>
              <w:noProof/>
              <w:lang w:eastAsia="de-DE"/>
            </w:rPr>
          </w:pPr>
          <w:hyperlink w:anchor="_Toc106895758" w:history="1">
            <w:r w:rsidR="00F35190" w:rsidRPr="007F1BD9">
              <w:rPr>
                <w:rStyle w:val="Hyperlink"/>
                <w:noProof/>
              </w:rPr>
              <w:t>User App Steuerung</w:t>
            </w:r>
            <w:r w:rsidR="00F35190">
              <w:rPr>
                <w:noProof/>
                <w:webHidden/>
              </w:rPr>
              <w:tab/>
            </w:r>
            <w:r w:rsidR="00F35190">
              <w:rPr>
                <w:noProof/>
                <w:webHidden/>
              </w:rPr>
              <w:fldChar w:fldCharType="begin"/>
            </w:r>
            <w:r w:rsidR="00F35190">
              <w:rPr>
                <w:noProof/>
                <w:webHidden/>
              </w:rPr>
              <w:instrText xml:space="preserve"> PAGEREF _Toc106895758 \h </w:instrText>
            </w:r>
            <w:r w:rsidR="00F35190">
              <w:rPr>
                <w:noProof/>
                <w:webHidden/>
              </w:rPr>
            </w:r>
            <w:r w:rsidR="00F35190">
              <w:rPr>
                <w:noProof/>
                <w:webHidden/>
              </w:rPr>
              <w:fldChar w:fldCharType="separate"/>
            </w:r>
            <w:r w:rsidR="00F35190">
              <w:rPr>
                <w:noProof/>
                <w:webHidden/>
              </w:rPr>
              <w:t>16</w:t>
            </w:r>
            <w:r w:rsidR="00F35190">
              <w:rPr>
                <w:noProof/>
                <w:webHidden/>
              </w:rPr>
              <w:fldChar w:fldCharType="end"/>
            </w:r>
          </w:hyperlink>
        </w:p>
        <w:p w14:paraId="57E55E4D" w14:textId="4AA42133" w:rsidR="00F35190" w:rsidRDefault="006C3048">
          <w:pPr>
            <w:pStyle w:val="Verzeichnis2"/>
            <w:tabs>
              <w:tab w:val="right" w:leader="dot" w:pos="9062"/>
            </w:tabs>
            <w:rPr>
              <w:rFonts w:asciiTheme="minorHAnsi" w:eastAsiaTheme="minorEastAsia" w:hAnsiTheme="minorHAnsi"/>
              <w:noProof/>
              <w:lang w:eastAsia="de-DE"/>
            </w:rPr>
          </w:pPr>
          <w:hyperlink w:anchor="_Toc106895759" w:history="1">
            <w:r w:rsidR="00F35190" w:rsidRPr="007F1BD9">
              <w:rPr>
                <w:rStyle w:val="Hyperlink"/>
                <w:noProof/>
              </w:rPr>
              <w:t>Install Skripte</w:t>
            </w:r>
            <w:r w:rsidR="00F35190">
              <w:rPr>
                <w:noProof/>
                <w:webHidden/>
              </w:rPr>
              <w:tab/>
            </w:r>
            <w:r w:rsidR="00F35190">
              <w:rPr>
                <w:noProof/>
                <w:webHidden/>
              </w:rPr>
              <w:fldChar w:fldCharType="begin"/>
            </w:r>
            <w:r w:rsidR="00F35190">
              <w:rPr>
                <w:noProof/>
                <w:webHidden/>
              </w:rPr>
              <w:instrText xml:space="preserve"> PAGEREF _Toc106895759 \h </w:instrText>
            </w:r>
            <w:r w:rsidR="00F35190">
              <w:rPr>
                <w:noProof/>
                <w:webHidden/>
              </w:rPr>
            </w:r>
            <w:r w:rsidR="00F35190">
              <w:rPr>
                <w:noProof/>
                <w:webHidden/>
              </w:rPr>
              <w:fldChar w:fldCharType="separate"/>
            </w:r>
            <w:r w:rsidR="00F35190">
              <w:rPr>
                <w:noProof/>
                <w:webHidden/>
              </w:rPr>
              <w:t>16</w:t>
            </w:r>
            <w:r w:rsidR="00F35190">
              <w:rPr>
                <w:noProof/>
                <w:webHidden/>
              </w:rPr>
              <w:fldChar w:fldCharType="end"/>
            </w:r>
          </w:hyperlink>
        </w:p>
        <w:p w14:paraId="155FA7C9" w14:textId="32A19F9B" w:rsidR="00F35190" w:rsidRDefault="006C3048">
          <w:pPr>
            <w:pStyle w:val="Verzeichnis2"/>
            <w:tabs>
              <w:tab w:val="right" w:leader="dot" w:pos="9062"/>
            </w:tabs>
            <w:rPr>
              <w:rFonts w:asciiTheme="minorHAnsi" w:eastAsiaTheme="minorEastAsia" w:hAnsiTheme="minorHAnsi"/>
              <w:noProof/>
              <w:lang w:eastAsia="de-DE"/>
            </w:rPr>
          </w:pPr>
          <w:hyperlink w:anchor="_Toc106895760" w:history="1">
            <w:r w:rsidR="00F35190" w:rsidRPr="007F1BD9">
              <w:rPr>
                <w:rStyle w:val="Hyperlink"/>
                <w:noProof/>
              </w:rPr>
              <w:t>User App ausführen</w:t>
            </w:r>
            <w:r w:rsidR="00F35190">
              <w:rPr>
                <w:noProof/>
                <w:webHidden/>
              </w:rPr>
              <w:tab/>
            </w:r>
            <w:r w:rsidR="00F35190">
              <w:rPr>
                <w:noProof/>
                <w:webHidden/>
              </w:rPr>
              <w:fldChar w:fldCharType="begin"/>
            </w:r>
            <w:r w:rsidR="00F35190">
              <w:rPr>
                <w:noProof/>
                <w:webHidden/>
              </w:rPr>
              <w:instrText xml:space="preserve"> PAGEREF _Toc106895760 \h </w:instrText>
            </w:r>
            <w:r w:rsidR="00F35190">
              <w:rPr>
                <w:noProof/>
                <w:webHidden/>
              </w:rPr>
            </w:r>
            <w:r w:rsidR="00F35190">
              <w:rPr>
                <w:noProof/>
                <w:webHidden/>
              </w:rPr>
              <w:fldChar w:fldCharType="separate"/>
            </w:r>
            <w:r w:rsidR="00F35190">
              <w:rPr>
                <w:noProof/>
                <w:webHidden/>
              </w:rPr>
              <w:t>16</w:t>
            </w:r>
            <w:r w:rsidR="00F35190">
              <w:rPr>
                <w:noProof/>
                <w:webHidden/>
              </w:rPr>
              <w:fldChar w:fldCharType="end"/>
            </w:r>
          </w:hyperlink>
        </w:p>
        <w:p w14:paraId="11B48E82" w14:textId="19A1FA20" w:rsidR="00F35190" w:rsidRDefault="006C3048">
          <w:pPr>
            <w:pStyle w:val="Verzeichnis1"/>
            <w:tabs>
              <w:tab w:val="right" w:leader="dot" w:pos="9062"/>
            </w:tabs>
            <w:rPr>
              <w:rFonts w:asciiTheme="minorHAnsi" w:eastAsiaTheme="minorEastAsia" w:hAnsiTheme="minorHAnsi"/>
              <w:noProof/>
              <w:lang w:eastAsia="de-DE"/>
            </w:rPr>
          </w:pPr>
          <w:hyperlink w:anchor="_Toc106895761" w:history="1">
            <w:r w:rsidR="00F35190" w:rsidRPr="007F1BD9">
              <w:rPr>
                <w:rStyle w:val="Hyperlink"/>
                <w:noProof/>
              </w:rPr>
              <w:t>Code-Ausschnitte</w:t>
            </w:r>
            <w:r w:rsidR="00F35190">
              <w:rPr>
                <w:noProof/>
                <w:webHidden/>
              </w:rPr>
              <w:tab/>
            </w:r>
            <w:r w:rsidR="00F35190">
              <w:rPr>
                <w:noProof/>
                <w:webHidden/>
              </w:rPr>
              <w:fldChar w:fldCharType="begin"/>
            </w:r>
            <w:r w:rsidR="00F35190">
              <w:rPr>
                <w:noProof/>
                <w:webHidden/>
              </w:rPr>
              <w:instrText xml:space="preserve"> PAGEREF _Toc106895761 \h </w:instrText>
            </w:r>
            <w:r w:rsidR="00F35190">
              <w:rPr>
                <w:noProof/>
                <w:webHidden/>
              </w:rPr>
            </w:r>
            <w:r w:rsidR="00F35190">
              <w:rPr>
                <w:noProof/>
                <w:webHidden/>
              </w:rPr>
              <w:fldChar w:fldCharType="separate"/>
            </w:r>
            <w:r w:rsidR="00F35190">
              <w:rPr>
                <w:noProof/>
                <w:webHidden/>
              </w:rPr>
              <w:t>18</w:t>
            </w:r>
            <w:r w:rsidR="00F35190">
              <w:rPr>
                <w:noProof/>
                <w:webHidden/>
              </w:rPr>
              <w:fldChar w:fldCharType="end"/>
            </w:r>
          </w:hyperlink>
        </w:p>
        <w:p w14:paraId="56CBC573" w14:textId="3E1C2FAC" w:rsidR="00F35190" w:rsidRDefault="006C3048">
          <w:pPr>
            <w:pStyle w:val="Verzeichnis1"/>
            <w:tabs>
              <w:tab w:val="right" w:leader="dot" w:pos="9062"/>
            </w:tabs>
            <w:rPr>
              <w:rFonts w:asciiTheme="minorHAnsi" w:eastAsiaTheme="minorEastAsia" w:hAnsiTheme="minorHAnsi"/>
              <w:noProof/>
              <w:lang w:eastAsia="de-DE"/>
            </w:rPr>
          </w:pPr>
          <w:hyperlink w:anchor="_Toc106895762" w:history="1">
            <w:r w:rsidR="00F35190" w:rsidRPr="007F1BD9">
              <w:rPr>
                <w:rStyle w:val="Hyperlink"/>
                <w:noProof/>
              </w:rPr>
              <w:t>Literaturverzeichnis</w:t>
            </w:r>
            <w:r w:rsidR="00F35190">
              <w:rPr>
                <w:noProof/>
                <w:webHidden/>
              </w:rPr>
              <w:tab/>
            </w:r>
            <w:r w:rsidR="00F35190">
              <w:rPr>
                <w:noProof/>
                <w:webHidden/>
              </w:rPr>
              <w:fldChar w:fldCharType="begin"/>
            </w:r>
            <w:r w:rsidR="00F35190">
              <w:rPr>
                <w:noProof/>
                <w:webHidden/>
              </w:rPr>
              <w:instrText xml:space="preserve"> PAGEREF _Toc106895762 \h </w:instrText>
            </w:r>
            <w:r w:rsidR="00F35190">
              <w:rPr>
                <w:noProof/>
                <w:webHidden/>
              </w:rPr>
            </w:r>
            <w:r w:rsidR="00F35190">
              <w:rPr>
                <w:noProof/>
                <w:webHidden/>
              </w:rPr>
              <w:fldChar w:fldCharType="separate"/>
            </w:r>
            <w:r w:rsidR="00F35190">
              <w:rPr>
                <w:noProof/>
                <w:webHidden/>
              </w:rPr>
              <w:t>22</w:t>
            </w:r>
            <w:r w:rsidR="00F35190">
              <w:rPr>
                <w:noProof/>
                <w:webHidden/>
              </w:rPr>
              <w:fldChar w:fldCharType="end"/>
            </w:r>
          </w:hyperlink>
        </w:p>
        <w:p w14:paraId="381A0DD6" w14:textId="57607C3E" w:rsidR="004D5CE7" w:rsidRDefault="004D5CE7">
          <w:r>
            <w:rPr>
              <w:b/>
              <w:bCs/>
            </w:rPr>
            <w:fldChar w:fldCharType="end"/>
          </w:r>
        </w:p>
      </w:sdtContent>
    </w:sdt>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4" w:name="_Toc106895738"/>
      <w:r>
        <w:lastRenderedPageBreak/>
        <w:t>Abbildungsverzeichnis</w:t>
      </w:r>
      <w:bookmarkEnd w:id="4"/>
    </w:p>
    <w:p w14:paraId="5F9C6A9D" w14:textId="77777777" w:rsidR="00347E7F" w:rsidRPr="005B5C67" w:rsidRDefault="00347E7F" w:rsidP="00347E7F"/>
    <w:p w14:paraId="5DF1D5F5" w14:textId="36A95942" w:rsidR="007C529F"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6894007" w:history="1">
        <w:r w:rsidR="007C529F" w:rsidRPr="001C2147">
          <w:rPr>
            <w:rStyle w:val="Hyperlink"/>
            <w:noProof/>
          </w:rPr>
          <w:t>Abbildung 1 Aufbau LED-Matrix</w:t>
        </w:r>
        <w:r w:rsidR="007C529F">
          <w:rPr>
            <w:noProof/>
            <w:webHidden/>
          </w:rPr>
          <w:tab/>
        </w:r>
        <w:r w:rsidR="007C529F">
          <w:rPr>
            <w:noProof/>
            <w:webHidden/>
          </w:rPr>
          <w:fldChar w:fldCharType="begin"/>
        </w:r>
        <w:r w:rsidR="007C529F">
          <w:rPr>
            <w:noProof/>
            <w:webHidden/>
          </w:rPr>
          <w:instrText xml:space="preserve"> PAGEREF _Toc106894007 \h </w:instrText>
        </w:r>
        <w:r w:rsidR="007C529F">
          <w:rPr>
            <w:noProof/>
            <w:webHidden/>
          </w:rPr>
        </w:r>
        <w:r w:rsidR="007C529F">
          <w:rPr>
            <w:noProof/>
            <w:webHidden/>
          </w:rPr>
          <w:fldChar w:fldCharType="separate"/>
        </w:r>
        <w:r w:rsidR="007C529F">
          <w:rPr>
            <w:noProof/>
            <w:webHidden/>
          </w:rPr>
          <w:t>0</w:t>
        </w:r>
        <w:r w:rsidR="007C529F">
          <w:rPr>
            <w:noProof/>
            <w:webHidden/>
          </w:rPr>
          <w:fldChar w:fldCharType="end"/>
        </w:r>
      </w:hyperlink>
    </w:p>
    <w:p w14:paraId="21A9F49E" w14:textId="3BEB37E3" w:rsidR="007C529F" w:rsidRDefault="006C3048">
      <w:pPr>
        <w:pStyle w:val="Abbildungsverzeichnis"/>
        <w:tabs>
          <w:tab w:val="right" w:leader="dot" w:pos="9062"/>
        </w:tabs>
        <w:rPr>
          <w:rFonts w:asciiTheme="minorHAnsi" w:eastAsiaTheme="minorEastAsia" w:hAnsiTheme="minorHAnsi"/>
          <w:noProof/>
          <w:lang w:eastAsia="de-DE"/>
        </w:rPr>
      </w:pPr>
      <w:hyperlink r:id="rId11" w:anchor="_Toc106894008" w:history="1">
        <w:r w:rsidR="007C529F" w:rsidRPr="001C2147">
          <w:rPr>
            <w:rStyle w:val="Hyperlink"/>
            <w:noProof/>
          </w:rPr>
          <w:t>Abbildung 2 Zeitplan</w:t>
        </w:r>
        <w:r w:rsidR="007C529F">
          <w:rPr>
            <w:noProof/>
            <w:webHidden/>
          </w:rPr>
          <w:tab/>
        </w:r>
        <w:r w:rsidR="007C529F">
          <w:rPr>
            <w:noProof/>
            <w:webHidden/>
          </w:rPr>
          <w:fldChar w:fldCharType="begin"/>
        </w:r>
        <w:r w:rsidR="007C529F">
          <w:rPr>
            <w:noProof/>
            <w:webHidden/>
          </w:rPr>
          <w:instrText xml:space="preserve"> PAGEREF _Toc106894008 \h </w:instrText>
        </w:r>
        <w:r w:rsidR="007C529F">
          <w:rPr>
            <w:noProof/>
            <w:webHidden/>
          </w:rPr>
        </w:r>
        <w:r w:rsidR="007C529F">
          <w:rPr>
            <w:noProof/>
            <w:webHidden/>
          </w:rPr>
          <w:fldChar w:fldCharType="separate"/>
        </w:r>
        <w:r w:rsidR="007C529F">
          <w:rPr>
            <w:noProof/>
            <w:webHidden/>
          </w:rPr>
          <w:t>3</w:t>
        </w:r>
        <w:r w:rsidR="007C529F">
          <w:rPr>
            <w:noProof/>
            <w:webHidden/>
          </w:rPr>
          <w:fldChar w:fldCharType="end"/>
        </w:r>
      </w:hyperlink>
    </w:p>
    <w:p w14:paraId="101A185C" w14:textId="21F34652" w:rsidR="007C529F" w:rsidRDefault="006C3048">
      <w:pPr>
        <w:pStyle w:val="Abbildungsverzeichnis"/>
        <w:tabs>
          <w:tab w:val="right" w:leader="dot" w:pos="9062"/>
        </w:tabs>
        <w:rPr>
          <w:rFonts w:asciiTheme="minorHAnsi" w:eastAsiaTheme="minorEastAsia" w:hAnsiTheme="minorHAnsi"/>
          <w:noProof/>
          <w:lang w:eastAsia="de-DE"/>
        </w:rPr>
      </w:pPr>
      <w:hyperlink r:id="rId12" w:anchor="_Toc106894009" w:history="1">
        <w:r w:rsidR="007C529F" w:rsidRPr="001C2147">
          <w:rPr>
            <w:rStyle w:val="Hyperlink"/>
            <w:noProof/>
          </w:rPr>
          <w:t>Abbildung 3 Aufbau einer LED-Matrix</w:t>
        </w:r>
        <w:r w:rsidR="007C529F">
          <w:rPr>
            <w:noProof/>
            <w:webHidden/>
          </w:rPr>
          <w:tab/>
        </w:r>
        <w:r w:rsidR="007C529F">
          <w:rPr>
            <w:noProof/>
            <w:webHidden/>
          </w:rPr>
          <w:fldChar w:fldCharType="begin"/>
        </w:r>
        <w:r w:rsidR="007C529F">
          <w:rPr>
            <w:noProof/>
            <w:webHidden/>
          </w:rPr>
          <w:instrText xml:space="preserve"> PAGEREF _Toc106894009 \h </w:instrText>
        </w:r>
        <w:r w:rsidR="007C529F">
          <w:rPr>
            <w:noProof/>
            <w:webHidden/>
          </w:rPr>
        </w:r>
        <w:r w:rsidR="007C529F">
          <w:rPr>
            <w:noProof/>
            <w:webHidden/>
          </w:rPr>
          <w:fldChar w:fldCharType="separate"/>
        </w:r>
        <w:r w:rsidR="007C529F">
          <w:rPr>
            <w:noProof/>
            <w:webHidden/>
          </w:rPr>
          <w:t>4</w:t>
        </w:r>
        <w:r w:rsidR="007C529F">
          <w:rPr>
            <w:noProof/>
            <w:webHidden/>
          </w:rPr>
          <w:fldChar w:fldCharType="end"/>
        </w:r>
      </w:hyperlink>
    </w:p>
    <w:p w14:paraId="5425356C" w14:textId="3CD95B1D" w:rsidR="007C529F" w:rsidRDefault="006C3048">
      <w:pPr>
        <w:pStyle w:val="Abbildungsverzeichnis"/>
        <w:tabs>
          <w:tab w:val="right" w:leader="dot" w:pos="9062"/>
        </w:tabs>
        <w:rPr>
          <w:rFonts w:asciiTheme="minorHAnsi" w:eastAsiaTheme="minorEastAsia" w:hAnsiTheme="minorHAnsi"/>
          <w:noProof/>
          <w:lang w:eastAsia="de-DE"/>
        </w:rPr>
      </w:pPr>
      <w:hyperlink r:id="rId13" w:anchor="_Toc106894010" w:history="1">
        <w:r w:rsidR="007C529F" w:rsidRPr="001C2147">
          <w:rPr>
            <w:rStyle w:val="Hyperlink"/>
            <w:noProof/>
          </w:rPr>
          <w:t>Abbildung 4 Schematischer Anschluss LED-Matrix and Raspberry</w:t>
        </w:r>
        <w:r w:rsidR="007C529F">
          <w:rPr>
            <w:noProof/>
            <w:webHidden/>
          </w:rPr>
          <w:tab/>
        </w:r>
        <w:r w:rsidR="007C529F">
          <w:rPr>
            <w:noProof/>
            <w:webHidden/>
          </w:rPr>
          <w:fldChar w:fldCharType="begin"/>
        </w:r>
        <w:r w:rsidR="007C529F">
          <w:rPr>
            <w:noProof/>
            <w:webHidden/>
          </w:rPr>
          <w:instrText xml:space="preserve"> PAGEREF _Toc106894010 \h </w:instrText>
        </w:r>
        <w:r w:rsidR="007C529F">
          <w:rPr>
            <w:noProof/>
            <w:webHidden/>
          </w:rPr>
        </w:r>
        <w:r w:rsidR="007C529F">
          <w:rPr>
            <w:noProof/>
            <w:webHidden/>
          </w:rPr>
          <w:fldChar w:fldCharType="separate"/>
        </w:r>
        <w:r w:rsidR="007C529F">
          <w:rPr>
            <w:noProof/>
            <w:webHidden/>
          </w:rPr>
          <w:t>5</w:t>
        </w:r>
        <w:r w:rsidR="007C529F">
          <w:rPr>
            <w:noProof/>
            <w:webHidden/>
          </w:rPr>
          <w:fldChar w:fldCharType="end"/>
        </w:r>
      </w:hyperlink>
    </w:p>
    <w:p w14:paraId="327F4C53" w14:textId="022FEBC8" w:rsidR="007C529F" w:rsidRDefault="006C3048">
      <w:pPr>
        <w:pStyle w:val="Abbildungsverzeichnis"/>
        <w:tabs>
          <w:tab w:val="right" w:leader="dot" w:pos="9062"/>
        </w:tabs>
        <w:rPr>
          <w:rFonts w:asciiTheme="minorHAnsi" w:eastAsiaTheme="minorEastAsia" w:hAnsiTheme="minorHAnsi"/>
          <w:noProof/>
          <w:lang w:eastAsia="de-DE"/>
        </w:rPr>
      </w:pPr>
      <w:hyperlink r:id="rId14" w:anchor="_Toc106894011" w:history="1">
        <w:r w:rsidR="007C529F" w:rsidRPr="001C2147">
          <w:rPr>
            <w:rStyle w:val="Hyperlink"/>
            <w:noProof/>
          </w:rPr>
          <w:t>Abbildung 5 Layout Pi Hat</w:t>
        </w:r>
        <w:r w:rsidR="007C529F">
          <w:rPr>
            <w:noProof/>
            <w:webHidden/>
          </w:rPr>
          <w:tab/>
        </w:r>
        <w:r w:rsidR="007C529F">
          <w:rPr>
            <w:noProof/>
            <w:webHidden/>
          </w:rPr>
          <w:fldChar w:fldCharType="begin"/>
        </w:r>
        <w:r w:rsidR="007C529F">
          <w:rPr>
            <w:noProof/>
            <w:webHidden/>
          </w:rPr>
          <w:instrText xml:space="preserve"> PAGEREF _Toc106894011 \h </w:instrText>
        </w:r>
        <w:r w:rsidR="007C529F">
          <w:rPr>
            <w:noProof/>
            <w:webHidden/>
          </w:rPr>
        </w:r>
        <w:r w:rsidR="007C529F">
          <w:rPr>
            <w:noProof/>
            <w:webHidden/>
          </w:rPr>
          <w:fldChar w:fldCharType="separate"/>
        </w:r>
        <w:r w:rsidR="007C529F">
          <w:rPr>
            <w:noProof/>
            <w:webHidden/>
          </w:rPr>
          <w:t>6</w:t>
        </w:r>
        <w:r w:rsidR="007C529F">
          <w:rPr>
            <w:noProof/>
            <w:webHidden/>
          </w:rPr>
          <w:fldChar w:fldCharType="end"/>
        </w:r>
      </w:hyperlink>
    </w:p>
    <w:p w14:paraId="589FC8B1" w14:textId="301B1D83" w:rsidR="007C529F" w:rsidRDefault="006C3048">
      <w:pPr>
        <w:pStyle w:val="Abbildungsverzeichnis"/>
        <w:tabs>
          <w:tab w:val="right" w:leader="dot" w:pos="9062"/>
        </w:tabs>
        <w:rPr>
          <w:rFonts w:asciiTheme="minorHAnsi" w:eastAsiaTheme="minorEastAsia" w:hAnsiTheme="minorHAnsi"/>
          <w:noProof/>
          <w:lang w:eastAsia="de-DE"/>
        </w:rPr>
      </w:pPr>
      <w:hyperlink r:id="rId15" w:anchor="_Toc106894012" w:history="1">
        <w:r w:rsidR="007C529F" w:rsidRPr="001C2147">
          <w:rPr>
            <w:rStyle w:val="Hyperlink"/>
            <w:noProof/>
          </w:rPr>
          <w:t>Abbildung 6 PI Hat PCB Rückseite</w:t>
        </w:r>
        <w:r w:rsidR="007C529F">
          <w:rPr>
            <w:noProof/>
            <w:webHidden/>
          </w:rPr>
          <w:tab/>
        </w:r>
        <w:r w:rsidR="007C529F">
          <w:rPr>
            <w:noProof/>
            <w:webHidden/>
          </w:rPr>
          <w:fldChar w:fldCharType="begin"/>
        </w:r>
        <w:r w:rsidR="007C529F">
          <w:rPr>
            <w:noProof/>
            <w:webHidden/>
          </w:rPr>
          <w:instrText xml:space="preserve"> PAGEREF _Toc106894012 \h </w:instrText>
        </w:r>
        <w:r w:rsidR="007C529F">
          <w:rPr>
            <w:noProof/>
            <w:webHidden/>
          </w:rPr>
        </w:r>
        <w:r w:rsidR="007C529F">
          <w:rPr>
            <w:noProof/>
            <w:webHidden/>
          </w:rPr>
          <w:fldChar w:fldCharType="separate"/>
        </w:r>
        <w:r w:rsidR="007C529F">
          <w:rPr>
            <w:noProof/>
            <w:webHidden/>
          </w:rPr>
          <w:t>7</w:t>
        </w:r>
        <w:r w:rsidR="007C529F">
          <w:rPr>
            <w:noProof/>
            <w:webHidden/>
          </w:rPr>
          <w:fldChar w:fldCharType="end"/>
        </w:r>
      </w:hyperlink>
    </w:p>
    <w:p w14:paraId="04E32584" w14:textId="64E5B05F" w:rsidR="007C529F" w:rsidRDefault="006C3048">
      <w:pPr>
        <w:pStyle w:val="Abbildungsverzeichnis"/>
        <w:tabs>
          <w:tab w:val="right" w:leader="dot" w:pos="9062"/>
        </w:tabs>
        <w:rPr>
          <w:rFonts w:asciiTheme="minorHAnsi" w:eastAsiaTheme="minorEastAsia" w:hAnsiTheme="minorHAnsi"/>
          <w:noProof/>
          <w:lang w:eastAsia="de-DE"/>
        </w:rPr>
      </w:pPr>
      <w:hyperlink r:id="rId16" w:anchor="_Toc106894013" w:history="1">
        <w:r w:rsidR="007C529F" w:rsidRPr="001C2147">
          <w:rPr>
            <w:rStyle w:val="Hyperlink"/>
            <w:noProof/>
          </w:rPr>
          <w:t>Abbildung 7 PI Hat PCB Vorderseite</w:t>
        </w:r>
        <w:r w:rsidR="007C529F">
          <w:rPr>
            <w:noProof/>
            <w:webHidden/>
          </w:rPr>
          <w:tab/>
        </w:r>
        <w:r w:rsidR="007C529F">
          <w:rPr>
            <w:noProof/>
            <w:webHidden/>
          </w:rPr>
          <w:fldChar w:fldCharType="begin"/>
        </w:r>
        <w:r w:rsidR="007C529F">
          <w:rPr>
            <w:noProof/>
            <w:webHidden/>
          </w:rPr>
          <w:instrText xml:space="preserve"> PAGEREF _Toc106894013 \h </w:instrText>
        </w:r>
        <w:r w:rsidR="007C529F">
          <w:rPr>
            <w:noProof/>
            <w:webHidden/>
          </w:rPr>
        </w:r>
        <w:r w:rsidR="007C529F">
          <w:rPr>
            <w:noProof/>
            <w:webHidden/>
          </w:rPr>
          <w:fldChar w:fldCharType="separate"/>
        </w:r>
        <w:r w:rsidR="007C529F">
          <w:rPr>
            <w:noProof/>
            <w:webHidden/>
          </w:rPr>
          <w:t>7</w:t>
        </w:r>
        <w:r w:rsidR="007C529F">
          <w:rPr>
            <w:noProof/>
            <w:webHidden/>
          </w:rPr>
          <w:fldChar w:fldCharType="end"/>
        </w:r>
      </w:hyperlink>
    </w:p>
    <w:p w14:paraId="1922EC0F" w14:textId="05F00EE6" w:rsidR="007C529F" w:rsidRDefault="006C3048">
      <w:pPr>
        <w:pStyle w:val="Abbildungsverzeichnis"/>
        <w:tabs>
          <w:tab w:val="right" w:leader="dot" w:pos="9062"/>
        </w:tabs>
        <w:rPr>
          <w:rFonts w:asciiTheme="minorHAnsi" w:eastAsiaTheme="minorEastAsia" w:hAnsiTheme="minorHAnsi"/>
          <w:noProof/>
          <w:lang w:eastAsia="de-DE"/>
        </w:rPr>
      </w:pPr>
      <w:hyperlink r:id="rId17" w:anchor="_Toc106894014" w:history="1">
        <w:r w:rsidR="007C529F" w:rsidRPr="001C2147">
          <w:rPr>
            <w:rStyle w:val="Hyperlink"/>
            <w:noProof/>
          </w:rPr>
          <w:t>Abbildung 8 Aufbau Kernel</w:t>
        </w:r>
        <w:r w:rsidR="007C529F">
          <w:rPr>
            <w:noProof/>
            <w:webHidden/>
          </w:rPr>
          <w:tab/>
        </w:r>
        <w:r w:rsidR="007C529F">
          <w:rPr>
            <w:noProof/>
            <w:webHidden/>
          </w:rPr>
          <w:fldChar w:fldCharType="begin"/>
        </w:r>
        <w:r w:rsidR="007C529F">
          <w:rPr>
            <w:noProof/>
            <w:webHidden/>
          </w:rPr>
          <w:instrText xml:space="preserve"> PAGEREF _Toc106894014 \h </w:instrText>
        </w:r>
        <w:r w:rsidR="007C529F">
          <w:rPr>
            <w:noProof/>
            <w:webHidden/>
          </w:rPr>
        </w:r>
        <w:r w:rsidR="007C529F">
          <w:rPr>
            <w:noProof/>
            <w:webHidden/>
          </w:rPr>
          <w:fldChar w:fldCharType="separate"/>
        </w:r>
        <w:r w:rsidR="007C529F">
          <w:rPr>
            <w:noProof/>
            <w:webHidden/>
          </w:rPr>
          <w:t>8</w:t>
        </w:r>
        <w:r w:rsidR="007C529F">
          <w:rPr>
            <w:noProof/>
            <w:webHidden/>
          </w:rPr>
          <w:fldChar w:fldCharType="end"/>
        </w:r>
      </w:hyperlink>
    </w:p>
    <w:p w14:paraId="529973AA" w14:textId="5ADCB88D" w:rsidR="00347E7F" w:rsidRDefault="00347E7F" w:rsidP="00347E7F">
      <w:r>
        <w:fldChar w:fldCharType="end"/>
      </w:r>
    </w:p>
    <w:p w14:paraId="60A0F1DB" w14:textId="0BA070DF" w:rsidR="007C529F" w:rsidRDefault="007C529F" w:rsidP="007C529F">
      <w:pPr>
        <w:pStyle w:val="berschrift1"/>
      </w:pPr>
      <w:bookmarkStart w:id="5" w:name="_Toc106895739"/>
      <w:r>
        <w:t>Code Verzeichnis</w:t>
      </w:r>
      <w:bookmarkEnd w:id="5"/>
    </w:p>
    <w:p w14:paraId="2516C99E" w14:textId="76418B7C" w:rsidR="007C529F" w:rsidRDefault="007C529F" w:rsidP="007C529F"/>
    <w:p w14:paraId="096DEB76" w14:textId="674B0A6F" w:rsidR="00A85D93"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6897800" w:history="1">
        <w:r w:rsidR="00A85D93" w:rsidRPr="00F31D9E">
          <w:rPr>
            <w:rStyle w:val="Hyperlink"/>
            <w:noProof/>
          </w:rPr>
          <w:t>Sourcecode 1: Einzelnen Pixel setzen - ./src/kernel_driver/controller/matrix_controller.h</w:t>
        </w:r>
        <w:r w:rsidR="00A85D93">
          <w:rPr>
            <w:noProof/>
            <w:webHidden/>
          </w:rPr>
          <w:tab/>
        </w:r>
        <w:r w:rsidR="00A85D93">
          <w:rPr>
            <w:noProof/>
            <w:webHidden/>
          </w:rPr>
          <w:fldChar w:fldCharType="begin"/>
        </w:r>
        <w:r w:rsidR="00A85D93">
          <w:rPr>
            <w:noProof/>
            <w:webHidden/>
          </w:rPr>
          <w:instrText xml:space="preserve"> PAGEREF _Toc106897800 \h </w:instrText>
        </w:r>
        <w:r w:rsidR="00A85D93">
          <w:rPr>
            <w:noProof/>
            <w:webHidden/>
          </w:rPr>
        </w:r>
        <w:r w:rsidR="00A85D93">
          <w:rPr>
            <w:noProof/>
            <w:webHidden/>
          </w:rPr>
          <w:fldChar w:fldCharType="separate"/>
        </w:r>
        <w:r w:rsidR="00A85D93">
          <w:rPr>
            <w:noProof/>
            <w:webHidden/>
          </w:rPr>
          <w:t>18</w:t>
        </w:r>
        <w:r w:rsidR="00A85D93">
          <w:rPr>
            <w:noProof/>
            <w:webHidden/>
          </w:rPr>
          <w:fldChar w:fldCharType="end"/>
        </w:r>
      </w:hyperlink>
    </w:p>
    <w:p w14:paraId="58EEB893" w14:textId="0B885F94" w:rsidR="00A85D93" w:rsidRDefault="00A85D93">
      <w:pPr>
        <w:pStyle w:val="Abbildungsverzeichnis"/>
        <w:tabs>
          <w:tab w:val="right" w:leader="dot" w:pos="9062"/>
        </w:tabs>
        <w:rPr>
          <w:rFonts w:asciiTheme="minorHAnsi" w:eastAsiaTheme="minorEastAsia" w:hAnsiTheme="minorHAnsi"/>
          <w:noProof/>
          <w:lang w:eastAsia="de-DE"/>
        </w:rPr>
      </w:pPr>
      <w:hyperlink w:anchor="_Toc106897801" w:history="1">
        <w:r w:rsidRPr="00F31D9E">
          <w:rPr>
            <w:rStyle w:val="Hyperlink"/>
            <w:noProof/>
          </w:rPr>
          <w:t>Sourcecode 2: Status eines einzelnen Pixel erhalten - ./src/kernel_driver/controller/matrix_controller.h</w:t>
        </w:r>
        <w:r>
          <w:rPr>
            <w:noProof/>
            <w:webHidden/>
          </w:rPr>
          <w:tab/>
        </w:r>
        <w:r>
          <w:rPr>
            <w:noProof/>
            <w:webHidden/>
          </w:rPr>
          <w:fldChar w:fldCharType="begin"/>
        </w:r>
        <w:r>
          <w:rPr>
            <w:noProof/>
            <w:webHidden/>
          </w:rPr>
          <w:instrText xml:space="preserve"> PAGEREF _Toc106897801 \h </w:instrText>
        </w:r>
        <w:r>
          <w:rPr>
            <w:noProof/>
            <w:webHidden/>
          </w:rPr>
        </w:r>
        <w:r>
          <w:rPr>
            <w:noProof/>
            <w:webHidden/>
          </w:rPr>
          <w:fldChar w:fldCharType="separate"/>
        </w:r>
        <w:r>
          <w:rPr>
            <w:noProof/>
            <w:webHidden/>
          </w:rPr>
          <w:t>18</w:t>
        </w:r>
        <w:r>
          <w:rPr>
            <w:noProof/>
            <w:webHidden/>
          </w:rPr>
          <w:fldChar w:fldCharType="end"/>
        </w:r>
      </w:hyperlink>
    </w:p>
    <w:p w14:paraId="592BCDC5" w14:textId="2D41DB8E" w:rsidR="00A85D93" w:rsidRDefault="00A85D93">
      <w:pPr>
        <w:pStyle w:val="Abbildungsverzeichnis"/>
        <w:tabs>
          <w:tab w:val="right" w:leader="dot" w:pos="9062"/>
        </w:tabs>
        <w:rPr>
          <w:rFonts w:asciiTheme="minorHAnsi" w:eastAsiaTheme="minorEastAsia" w:hAnsiTheme="minorHAnsi"/>
          <w:noProof/>
          <w:lang w:eastAsia="de-DE"/>
        </w:rPr>
      </w:pPr>
      <w:hyperlink w:anchor="_Toc106897802" w:history="1">
        <w:r w:rsidRPr="00F31D9E">
          <w:rPr>
            <w:rStyle w:val="Hyperlink"/>
            <w:noProof/>
          </w:rPr>
          <w:t>Sourcecode 3: Initialisierung der High Treiber - ./src/kernel_driver/gpio_inits/gpio_init.h</w:t>
        </w:r>
        <w:r>
          <w:rPr>
            <w:noProof/>
            <w:webHidden/>
          </w:rPr>
          <w:tab/>
        </w:r>
        <w:r>
          <w:rPr>
            <w:noProof/>
            <w:webHidden/>
          </w:rPr>
          <w:fldChar w:fldCharType="begin"/>
        </w:r>
        <w:r>
          <w:rPr>
            <w:noProof/>
            <w:webHidden/>
          </w:rPr>
          <w:instrText xml:space="preserve"> PAGEREF _Toc106897802 \h </w:instrText>
        </w:r>
        <w:r>
          <w:rPr>
            <w:noProof/>
            <w:webHidden/>
          </w:rPr>
        </w:r>
        <w:r>
          <w:rPr>
            <w:noProof/>
            <w:webHidden/>
          </w:rPr>
          <w:fldChar w:fldCharType="separate"/>
        </w:r>
        <w:r>
          <w:rPr>
            <w:noProof/>
            <w:webHidden/>
          </w:rPr>
          <w:t>18</w:t>
        </w:r>
        <w:r>
          <w:rPr>
            <w:noProof/>
            <w:webHidden/>
          </w:rPr>
          <w:fldChar w:fldCharType="end"/>
        </w:r>
      </w:hyperlink>
    </w:p>
    <w:p w14:paraId="0081EDC4" w14:textId="48A7496B" w:rsidR="00A85D93" w:rsidRDefault="00A85D93">
      <w:pPr>
        <w:pStyle w:val="Abbildungsverzeichnis"/>
        <w:tabs>
          <w:tab w:val="right" w:leader="dot" w:pos="9062"/>
        </w:tabs>
        <w:rPr>
          <w:rFonts w:asciiTheme="minorHAnsi" w:eastAsiaTheme="minorEastAsia" w:hAnsiTheme="minorHAnsi"/>
          <w:noProof/>
          <w:lang w:eastAsia="de-DE"/>
        </w:rPr>
      </w:pPr>
      <w:hyperlink w:anchor="_Toc106897803" w:history="1">
        <w:r w:rsidRPr="00F31D9E">
          <w:rPr>
            <w:rStyle w:val="Hyperlink"/>
            <w:noProof/>
          </w:rPr>
          <w:t>Sourcecode 4: Eigene Typedefs für vereinfachung des Codes - ./src/kernel_driver/ioct_cmd.h</w:t>
        </w:r>
        <w:r>
          <w:rPr>
            <w:noProof/>
            <w:webHidden/>
          </w:rPr>
          <w:tab/>
        </w:r>
        <w:r>
          <w:rPr>
            <w:noProof/>
            <w:webHidden/>
          </w:rPr>
          <w:fldChar w:fldCharType="begin"/>
        </w:r>
        <w:r>
          <w:rPr>
            <w:noProof/>
            <w:webHidden/>
          </w:rPr>
          <w:instrText xml:space="preserve"> PAGEREF _Toc106897803 \h </w:instrText>
        </w:r>
        <w:r>
          <w:rPr>
            <w:noProof/>
            <w:webHidden/>
          </w:rPr>
        </w:r>
        <w:r>
          <w:rPr>
            <w:noProof/>
            <w:webHidden/>
          </w:rPr>
          <w:fldChar w:fldCharType="separate"/>
        </w:r>
        <w:r>
          <w:rPr>
            <w:noProof/>
            <w:webHidden/>
          </w:rPr>
          <w:t>19</w:t>
        </w:r>
        <w:r>
          <w:rPr>
            <w:noProof/>
            <w:webHidden/>
          </w:rPr>
          <w:fldChar w:fldCharType="end"/>
        </w:r>
      </w:hyperlink>
    </w:p>
    <w:p w14:paraId="138B1A99" w14:textId="3AB6300C" w:rsidR="00A85D93" w:rsidRDefault="00A85D93">
      <w:pPr>
        <w:pStyle w:val="Abbildungsverzeichnis"/>
        <w:tabs>
          <w:tab w:val="right" w:leader="dot" w:pos="9062"/>
        </w:tabs>
        <w:rPr>
          <w:rFonts w:asciiTheme="minorHAnsi" w:eastAsiaTheme="minorEastAsia" w:hAnsiTheme="minorHAnsi"/>
          <w:noProof/>
          <w:lang w:eastAsia="de-DE"/>
        </w:rPr>
      </w:pPr>
      <w:hyperlink w:anchor="_Toc106897804" w:history="1">
        <w:r w:rsidRPr="00F31D9E">
          <w:rPr>
            <w:rStyle w:val="Hyperlink"/>
            <w:noProof/>
            <w:lang w:val="en-US"/>
          </w:rPr>
          <w:t>Sourcecode 5: IOCT Kommandos - ./src/kernel_driver/ioct_cmd.h</w:t>
        </w:r>
        <w:r>
          <w:rPr>
            <w:noProof/>
            <w:webHidden/>
          </w:rPr>
          <w:tab/>
        </w:r>
        <w:r>
          <w:rPr>
            <w:noProof/>
            <w:webHidden/>
          </w:rPr>
          <w:fldChar w:fldCharType="begin"/>
        </w:r>
        <w:r>
          <w:rPr>
            <w:noProof/>
            <w:webHidden/>
          </w:rPr>
          <w:instrText xml:space="preserve"> PAGEREF _Toc106897804 \h </w:instrText>
        </w:r>
        <w:r>
          <w:rPr>
            <w:noProof/>
            <w:webHidden/>
          </w:rPr>
        </w:r>
        <w:r>
          <w:rPr>
            <w:noProof/>
            <w:webHidden/>
          </w:rPr>
          <w:fldChar w:fldCharType="separate"/>
        </w:r>
        <w:r>
          <w:rPr>
            <w:noProof/>
            <w:webHidden/>
          </w:rPr>
          <w:t>19</w:t>
        </w:r>
        <w:r>
          <w:rPr>
            <w:noProof/>
            <w:webHidden/>
          </w:rPr>
          <w:fldChar w:fldCharType="end"/>
        </w:r>
      </w:hyperlink>
    </w:p>
    <w:p w14:paraId="5A88215E" w14:textId="7870A66D" w:rsidR="00A85D93" w:rsidRDefault="00A85D93">
      <w:pPr>
        <w:pStyle w:val="Abbildungsverzeichnis"/>
        <w:tabs>
          <w:tab w:val="right" w:leader="dot" w:pos="9062"/>
        </w:tabs>
        <w:rPr>
          <w:rFonts w:asciiTheme="minorHAnsi" w:eastAsiaTheme="minorEastAsia" w:hAnsiTheme="minorHAnsi"/>
          <w:noProof/>
          <w:lang w:eastAsia="de-DE"/>
        </w:rPr>
      </w:pPr>
      <w:hyperlink w:anchor="_Toc106897805" w:history="1">
        <w:r w:rsidRPr="00F31D9E">
          <w:rPr>
            <w:rStyle w:val="Hyperlink"/>
            <w:noProof/>
            <w:lang w:val="en-US"/>
          </w:rPr>
          <w:t>Sourcecode 6: Device-Read Zugriff Funktion - ./src/kernel_driver/led_matrix_driver.c</w:t>
        </w:r>
        <w:r>
          <w:rPr>
            <w:noProof/>
            <w:webHidden/>
          </w:rPr>
          <w:tab/>
        </w:r>
        <w:r>
          <w:rPr>
            <w:noProof/>
            <w:webHidden/>
          </w:rPr>
          <w:fldChar w:fldCharType="begin"/>
        </w:r>
        <w:r>
          <w:rPr>
            <w:noProof/>
            <w:webHidden/>
          </w:rPr>
          <w:instrText xml:space="preserve"> PAGEREF _Toc106897805 \h </w:instrText>
        </w:r>
        <w:r>
          <w:rPr>
            <w:noProof/>
            <w:webHidden/>
          </w:rPr>
        </w:r>
        <w:r>
          <w:rPr>
            <w:noProof/>
            <w:webHidden/>
          </w:rPr>
          <w:fldChar w:fldCharType="separate"/>
        </w:r>
        <w:r>
          <w:rPr>
            <w:noProof/>
            <w:webHidden/>
          </w:rPr>
          <w:t>20</w:t>
        </w:r>
        <w:r>
          <w:rPr>
            <w:noProof/>
            <w:webHidden/>
          </w:rPr>
          <w:fldChar w:fldCharType="end"/>
        </w:r>
      </w:hyperlink>
    </w:p>
    <w:p w14:paraId="33750AEC" w14:textId="5EAB2A93" w:rsidR="00A85D93" w:rsidRDefault="00A85D93">
      <w:pPr>
        <w:pStyle w:val="Abbildungsverzeichnis"/>
        <w:tabs>
          <w:tab w:val="right" w:leader="dot" w:pos="9062"/>
        </w:tabs>
        <w:rPr>
          <w:rFonts w:asciiTheme="minorHAnsi" w:eastAsiaTheme="minorEastAsia" w:hAnsiTheme="minorHAnsi"/>
          <w:noProof/>
          <w:lang w:eastAsia="de-DE"/>
        </w:rPr>
      </w:pPr>
      <w:hyperlink w:anchor="_Toc106897806" w:history="1">
        <w:r w:rsidRPr="00F31D9E">
          <w:rPr>
            <w:rStyle w:val="Hyperlink"/>
            <w:noProof/>
          </w:rPr>
          <w:t>Sourcecode 7: Schreiben in den Treiber - ./src/kernel_driver/led_matrix_driver.c</w:t>
        </w:r>
        <w:r>
          <w:rPr>
            <w:noProof/>
            <w:webHidden/>
          </w:rPr>
          <w:tab/>
        </w:r>
        <w:r>
          <w:rPr>
            <w:noProof/>
            <w:webHidden/>
          </w:rPr>
          <w:fldChar w:fldCharType="begin"/>
        </w:r>
        <w:r>
          <w:rPr>
            <w:noProof/>
            <w:webHidden/>
          </w:rPr>
          <w:instrText xml:space="preserve"> PAGEREF _Toc106897806 \h </w:instrText>
        </w:r>
        <w:r>
          <w:rPr>
            <w:noProof/>
            <w:webHidden/>
          </w:rPr>
        </w:r>
        <w:r>
          <w:rPr>
            <w:noProof/>
            <w:webHidden/>
          </w:rPr>
          <w:fldChar w:fldCharType="separate"/>
        </w:r>
        <w:r>
          <w:rPr>
            <w:noProof/>
            <w:webHidden/>
          </w:rPr>
          <w:t>20</w:t>
        </w:r>
        <w:r>
          <w:rPr>
            <w:noProof/>
            <w:webHidden/>
          </w:rPr>
          <w:fldChar w:fldCharType="end"/>
        </w:r>
      </w:hyperlink>
    </w:p>
    <w:p w14:paraId="2C30D3F5" w14:textId="2FF8A8D7" w:rsidR="00A85D93" w:rsidRDefault="00A85D93">
      <w:pPr>
        <w:pStyle w:val="Abbildungsverzeichnis"/>
        <w:tabs>
          <w:tab w:val="right" w:leader="dot" w:pos="9062"/>
        </w:tabs>
        <w:rPr>
          <w:rFonts w:asciiTheme="minorHAnsi" w:eastAsiaTheme="minorEastAsia" w:hAnsiTheme="minorHAnsi"/>
          <w:noProof/>
          <w:lang w:eastAsia="de-DE"/>
        </w:rPr>
      </w:pPr>
      <w:hyperlink w:anchor="_Toc106897807" w:history="1">
        <w:r w:rsidRPr="00F31D9E">
          <w:rPr>
            <w:rStyle w:val="Hyperlink"/>
            <w:noProof/>
            <w:lang w:val="en-US"/>
          </w:rPr>
          <w:t>Sourcecode 8: IOCT Kommandos - ./src/kernel_driver/led_matrix_driver.c</w:t>
        </w:r>
        <w:r>
          <w:rPr>
            <w:noProof/>
            <w:webHidden/>
          </w:rPr>
          <w:tab/>
        </w:r>
        <w:r>
          <w:rPr>
            <w:noProof/>
            <w:webHidden/>
          </w:rPr>
          <w:fldChar w:fldCharType="begin"/>
        </w:r>
        <w:r>
          <w:rPr>
            <w:noProof/>
            <w:webHidden/>
          </w:rPr>
          <w:instrText xml:space="preserve"> PAGEREF _Toc106897807 \h </w:instrText>
        </w:r>
        <w:r>
          <w:rPr>
            <w:noProof/>
            <w:webHidden/>
          </w:rPr>
        </w:r>
        <w:r>
          <w:rPr>
            <w:noProof/>
            <w:webHidden/>
          </w:rPr>
          <w:fldChar w:fldCharType="separate"/>
        </w:r>
        <w:r>
          <w:rPr>
            <w:noProof/>
            <w:webHidden/>
          </w:rPr>
          <w:t>21</w:t>
        </w:r>
        <w:r>
          <w:rPr>
            <w:noProof/>
            <w:webHidden/>
          </w:rPr>
          <w:fldChar w:fldCharType="end"/>
        </w:r>
      </w:hyperlink>
    </w:p>
    <w:p w14:paraId="684017C6" w14:textId="29F691F1" w:rsidR="00A85D93" w:rsidRDefault="00A85D93">
      <w:pPr>
        <w:pStyle w:val="Abbildungsverzeichnis"/>
        <w:tabs>
          <w:tab w:val="right" w:leader="dot" w:pos="9062"/>
        </w:tabs>
        <w:rPr>
          <w:rFonts w:asciiTheme="minorHAnsi" w:eastAsiaTheme="minorEastAsia" w:hAnsiTheme="minorHAnsi"/>
          <w:noProof/>
          <w:lang w:eastAsia="de-DE"/>
        </w:rPr>
      </w:pPr>
      <w:hyperlink w:anchor="_Toc106897808" w:history="1">
        <w:r w:rsidRPr="00F31D9E">
          <w:rPr>
            <w:rStyle w:val="Hyperlink"/>
            <w:noProof/>
            <w:lang w:val="en-US"/>
          </w:rPr>
          <w:t>Sourcecode 9: Makefile Targets - ./src/kernel_driver/Makefile</w:t>
        </w:r>
        <w:r>
          <w:rPr>
            <w:noProof/>
            <w:webHidden/>
          </w:rPr>
          <w:tab/>
        </w:r>
        <w:r>
          <w:rPr>
            <w:noProof/>
            <w:webHidden/>
          </w:rPr>
          <w:fldChar w:fldCharType="begin"/>
        </w:r>
        <w:r>
          <w:rPr>
            <w:noProof/>
            <w:webHidden/>
          </w:rPr>
          <w:instrText xml:space="preserve"> PAGEREF _Toc106897808 \h </w:instrText>
        </w:r>
        <w:r>
          <w:rPr>
            <w:noProof/>
            <w:webHidden/>
          </w:rPr>
        </w:r>
        <w:r>
          <w:rPr>
            <w:noProof/>
            <w:webHidden/>
          </w:rPr>
          <w:fldChar w:fldCharType="separate"/>
        </w:r>
        <w:r>
          <w:rPr>
            <w:noProof/>
            <w:webHidden/>
          </w:rPr>
          <w:t>21</w:t>
        </w:r>
        <w:r>
          <w:rPr>
            <w:noProof/>
            <w:webHidden/>
          </w:rPr>
          <w:fldChar w:fldCharType="end"/>
        </w:r>
      </w:hyperlink>
    </w:p>
    <w:p w14:paraId="4B911320" w14:textId="0BA9BABF" w:rsidR="007C529F" w:rsidRPr="007C529F" w:rsidRDefault="007C529F" w:rsidP="007C529F">
      <w:r>
        <w:fldChar w:fldCharType="end"/>
      </w:r>
    </w:p>
    <w:p w14:paraId="72635D1A" w14:textId="77777777" w:rsidR="00347E7F" w:rsidRPr="00DC5BBA" w:rsidRDefault="00347E7F" w:rsidP="00347E7F">
      <w:pPr>
        <w:rPr>
          <w:rFonts w:cs="Arial"/>
          <w:sz w:val="24"/>
          <w:szCs w:val="24"/>
        </w:rPr>
      </w:pPr>
    </w:p>
    <w:p w14:paraId="68F7ACD9" w14:textId="77777777" w:rsidR="00347E7F" w:rsidRDefault="00347E7F" w:rsidP="00347E7F">
      <w:pPr>
        <w:pStyle w:val="berschrift1"/>
      </w:pPr>
      <w:bookmarkStart w:id="6" w:name="_Toc106895740"/>
      <w:r>
        <w:t>Erklärung</w:t>
      </w:r>
      <w:bookmarkEnd w:id="6"/>
    </w:p>
    <w:p w14:paraId="00AEEB29" w14:textId="77777777" w:rsidR="00347E7F" w:rsidRDefault="00347E7F" w:rsidP="00347E7F">
      <w:pPr>
        <w:jc w:val="both"/>
      </w:pPr>
    </w:p>
    <w:p w14:paraId="51802DB4" w14:textId="77777777"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15C6D909" w14:textId="77777777" w:rsidR="00347E7F" w:rsidRDefault="00347E7F" w:rsidP="00347E7F">
      <w:pPr>
        <w:jc w:val="both"/>
        <w:rPr>
          <w:rFonts w:cs="Arial"/>
          <w:sz w:val="24"/>
          <w:szCs w:val="24"/>
        </w:rPr>
      </w:pPr>
    </w:p>
    <w:p w14:paraId="0880EA84"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385F340C" w14:textId="73498571" w:rsidR="00347E7F" w:rsidRDefault="00347E7F" w:rsidP="00347E7F">
      <w:pPr>
        <w:spacing w:after="273"/>
        <w:ind w:left="-5" w:right="13"/>
        <w:rPr>
          <w:rFonts w:cs="Arial"/>
          <w:sz w:val="24"/>
          <w:szCs w:val="24"/>
        </w:rPr>
      </w:pPr>
      <w:r>
        <w:rPr>
          <w:rFonts w:cs="Arial"/>
          <w:sz w:val="24"/>
          <w:szCs w:val="24"/>
        </w:rPr>
        <w:t>Ort, Datum, Simon Obermeier</w:t>
      </w: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DB0E96" w14:textId="4855718B" w:rsidR="00347E7F" w:rsidRPr="00175A0C" w:rsidRDefault="00347E7F" w:rsidP="00175A0C">
      <w:pPr>
        <w:spacing w:after="273"/>
        <w:ind w:left="-5" w:right="13"/>
        <w:rPr>
          <w:rFonts w:cs="Arial"/>
          <w:sz w:val="24"/>
          <w:szCs w:val="24"/>
        </w:rPr>
      </w:pPr>
      <w:r>
        <w:rPr>
          <w:rFonts w:cs="Arial"/>
          <w:sz w:val="24"/>
          <w:szCs w:val="24"/>
        </w:rPr>
        <w:t xml:space="preserve">Ort, Datum, Anton Kraus </w:t>
      </w:r>
    </w:p>
    <w:p w14:paraId="6759768D" w14:textId="2BD9ECC0" w:rsidR="00AC4E43" w:rsidRDefault="00D46093" w:rsidP="00F16E3C">
      <w:pPr>
        <w:pStyle w:val="berschrift1"/>
      </w:pPr>
      <w:bookmarkStart w:id="7" w:name="_Toc106895741"/>
      <w:r>
        <w:lastRenderedPageBreak/>
        <w:t>Vorwort</w:t>
      </w:r>
      <w:bookmarkEnd w:id="7"/>
    </w:p>
    <w:p w14:paraId="472788DB" w14:textId="32431713" w:rsidR="00AC4E43" w:rsidRDefault="00AC4E43" w:rsidP="00D46093">
      <w:pPr>
        <w:jc w:val="both"/>
      </w:pPr>
    </w:p>
    <w:p w14:paraId="599C9EE1" w14:textId="10EFC6BB" w:rsidR="00A10B89" w:rsidRDefault="00A10B89" w:rsidP="00D46093">
      <w:pPr>
        <w:jc w:val="both"/>
      </w:pPr>
      <w:r>
        <w:t>Im Rahmen des Faches System-Programmierung wurde mithilfe eines Raspberry PI 4</w:t>
      </w:r>
      <w:r w:rsidR="009F5ED3">
        <w:t>,</w:t>
      </w:r>
      <w:r>
        <w:t xml:space="preserve"> innerhalb einer Linux Distribution</w:t>
      </w:r>
      <w:r w:rsidR="0050254A">
        <w:t>,</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rsidR="009F5ED3">
        <w:t>,</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4852DF96" w:rsidR="00DE57A9" w:rsidRDefault="00DE57A9" w:rsidP="00D46093">
      <w:pPr>
        <w:jc w:val="both"/>
      </w:pPr>
      <w:r>
        <w:t xml:space="preserve">Für den Vollständigen </w:t>
      </w:r>
      <w:r w:rsidR="005C25EF">
        <w:t>Source</w:t>
      </w:r>
      <w:r>
        <w:t xml:space="preserve"> </w:t>
      </w:r>
      <w:r w:rsidR="005C25EF">
        <w:t>kann das angelegte</w:t>
      </w:r>
      <w:r>
        <w:t xml:space="preserve"> </w:t>
      </w:r>
      <w:hyperlink r:id="rId18" w:history="1">
        <w:proofErr w:type="spellStart"/>
        <w:r w:rsidRPr="00DE57A9">
          <w:rPr>
            <w:rStyle w:val="Hyperlink"/>
          </w:rPr>
          <w:t>Git</w:t>
        </w:r>
        <w:proofErr w:type="spellEnd"/>
        <w:r w:rsidR="00DF7E28">
          <w:rPr>
            <w:rStyle w:val="Hyperlink"/>
          </w:rPr>
          <w:t>-</w:t>
        </w:r>
        <w:r w:rsidRPr="00DE57A9">
          <w:rPr>
            <w:rStyle w:val="Hyperlink"/>
          </w:rPr>
          <w:t>Repository</w:t>
        </w:r>
      </w:hyperlink>
      <w:r w:rsidR="005C25EF">
        <w:t xml:space="preserve"> referenziert werden</w:t>
      </w:r>
      <w:r w:rsidR="00F919E0">
        <w:t xml:space="preserve"> oder das mitgelieferte Archiv</w:t>
      </w:r>
      <w:r w:rsidR="005C25EF">
        <w:t>.</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56B68B51" w:rsidR="00D82186" w:rsidRDefault="00186503" w:rsidP="00D82186">
      <w:pPr>
        <w:pStyle w:val="berschrift2"/>
      </w:pPr>
      <w:bookmarkStart w:id="8" w:name="_Toc106895742"/>
      <w:r>
        <w:t>Zeitplan</w:t>
      </w:r>
      <w:bookmarkEnd w:id="8"/>
    </w:p>
    <w:p w14:paraId="7EE93442" w14:textId="5A5DB93E" w:rsidR="00D82186" w:rsidRDefault="00D82186" w:rsidP="00D82186"/>
    <w:p w14:paraId="58985E9B" w14:textId="2589B50A" w:rsidR="00F35190" w:rsidRPr="00D82186" w:rsidRDefault="00F35190" w:rsidP="00D82186">
      <w:r>
        <w:t>Dies ist nur grober Zeitplan für uns selber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5B22CF2A" w:rsidR="007716E2" w:rsidRPr="00013CFF" w:rsidRDefault="007716E2" w:rsidP="00D82186">
                            <w:pPr>
                              <w:pStyle w:val="Beschriftung"/>
                              <w:rPr>
                                <w:noProof/>
                              </w:rPr>
                            </w:pPr>
                            <w:bookmarkStart w:id="9" w:name="_Toc106894008"/>
                            <w:r>
                              <w:t xml:space="preserve">Abbildung </w:t>
                            </w:r>
                            <w:r w:rsidR="006C3048">
                              <w:fldChar w:fldCharType="begin"/>
                            </w:r>
                            <w:r w:rsidR="006C3048">
                              <w:instrText xml:space="preserve"> SEQ Abbildung \* ARABIC </w:instrText>
                            </w:r>
                            <w:r w:rsidR="006C3048">
                              <w:fldChar w:fldCharType="separate"/>
                            </w:r>
                            <w:r>
                              <w:rPr>
                                <w:noProof/>
                              </w:rPr>
                              <w:t>2</w:t>
                            </w:r>
                            <w:r w:rsidR="006C3048">
                              <w:rPr>
                                <w:noProof/>
                              </w:rPr>
                              <w:fldChar w:fldCharType="end"/>
                            </w:r>
                            <w:r>
                              <w:t xml:space="preserve"> Zeitplan</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" stroked="f">
                <v:textbox style="mso-fit-shape-to-text:t" inset="0,0,0,0">
                  <w:txbxContent>
                    <w:p w14:paraId="473AD030" w14:textId="5B22CF2A" w:rsidR="007716E2" w:rsidRPr="00013CFF" w:rsidRDefault="007716E2" w:rsidP="00D82186">
                      <w:pPr>
                        <w:pStyle w:val="Beschriftung"/>
                        <w:rPr>
                          <w:noProof/>
                        </w:rPr>
                      </w:pPr>
                      <w:bookmarkStart w:id="10" w:name="_Toc106894008"/>
                      <w:r>
                        <w:t xml:space="preserve">Abbildung </w:t>
                      </w:r>
                      <w:r w:rsidR="006C3048">
                        <w:fldChar w:fldCharType="begin"/>
                      </w:r>
                      <w:r w:rsidR="006C3048">
                        <w:instrText xml:space="preserve"> SEQ Abbildung \* ARABIC </w:instrText>
                      </w:r>
                      <w:r w:rsidR="006C3048">
                        <w:fldChar w:fldCharType="separate"/>
                      </w:r>
                      <w:r>
                        <w:rPr>
                          <w:noProof/>
                        </w:rPr>
                        <w:t>2</w:t>
                      </w:r>
                      <w:r w:rsidR="006C3048">
                        <w:rPr>
                          <w:noProof/>
                        </w:rPr>
                        <w:fldChar w:fldCharType="end"/>
                      </w:r>
                      <w:r>
                        <w:t xml:space="preserve"> Zeitplan</w:t>
                      </w:r>
                      <w:bookmarkEnd w:id="10"/>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1" w:name="_Toc106895743"/>
      <w:r>
        <w:lastRenderedPageBreak/>
        <w:t>Aufbau</w:t>
      </w:r>
      <w:bookmarkEnd w:id="11"/>
    </w:p>
    <w:p w14:paraId="67097230" w14:textId="1F4A1485" w:rsidR="00AC4E43" w:rsidRDefault="00AC4E43" w:rsidP="00AC4E43"/>
    <w:p w14:paraId="7801ECE8" w14:textId="4F7078AD" w:rsidR="002F635D" w:rsidRDefault="002F635D" w:rsidP="00094887">
      <w:pPr>
        <w:jc w:val="both"/>
      </w:pPr>
      <w:r>
        <w:t xml:space="preserve">Im Folgenden Abschnitt </w:t>
      </w:r>
      <w:r w:rsidR="00482490">
        <w:t>werden</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wurde über das CAD Programm KiCad umgesetzt.</w:t>
      </w:r>
    </w:p>
    <w:p w14:paraId="18B97F01" w14:textId="77777777" w:rsidR="002F635D" w:rsidRDefault="002F635D" w:rsidP="00AC4E43"/>
    <w:p w14:paraId="5DD17A33" w14:textId="5148A3F7" w:rsidR="00AC4E43" w:rsidRDefault="00AC4E43" w:rsidP="00AC4E43">
      <w:pPr>
        <w:pStyle w:val="berschrift2"/>
      </w:pPr>
      <w:bookmarkStart w:id="12" w:name="_Toc106895744"/>
      <w:r>
        <w:t>Software (Linux)</w:t>
      </w:r>
      <w:bookmarkEnd w:id="12"/>
    </w:p>
    <w:p w14:paraId="585F0CC0" w14:textId="0E2738CE" w:rsidR="00AC4E43" w:rsidRPr="0045103C" w:rsidRDefault="00AC4E43" w:rsidP="00AC4E43">
      <w:pPr>
        <w:rPr>
          <w:rFonts w:cs="Arial"/>
        </w:rPr>
      </w:pPr>
    </w:p>
    <w:p w14:paraId="11BAF807" w14:textId="3212903C"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26AFF69" w:rsidR="00066B9D" w:rsidRPr="0045103C" w:rsidRDefault="00066B9D" w:rsidP="00094887">
      <w:pPr>
        <w:pStyle w:val="KeinLeerraum"/>
        <w:spacing w:line="276" w:lineRule="auto"/>
        <w:jc w:val="both"/>
        <w:rPr>
          <w:rFonts w:ascii="Arial" w:hAnsi="Arial" w:cs="Arial"/>
          <w:color w:val="000000"/>
          <w:szCs w:val="24"/>
        </w:rPr>
      </w:pPr>
      <w:bookmarkStart w:id="13"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4332171D"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13"/>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FF47A5">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094887">
      <w:pPr>
        <w:jc w:val="both"/>
        <w:rPr>
          <w:rFonts w:cs="Arial"/>
        </w:rPr>
      </w:pPr>
    </w:p>
    <w:p w14:paraId="49AF4675" w14:textId="3ABC1FD8"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123CAF2"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14" w:name="_CTVK001de2c1a9c96a649e4b22cb8eff735bfed"/>
      <w:r>
        <w:rPr>
          <w:color w:val="000000"/>
          <w:szCs w:val="24"/>
        </w:rPr>
        <w:t>unter dem Copylef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14"/>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FF47A5">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15" w:name="_Toc106895745"/>
      <w:r>
        <w:t xml:space="preserve">Aufbau und </w:t>
      </w:r>
      <w:r w:rsidR="00094887">
        <w:t>Funktion</w:t>
      </w:r>
      <w:r>
        <w:t xml:space="preserve"> einer </w:t>
      </w:r>
      <w:r w:rsidR="00AC4E43">
        <w:t>LED-Matrix</w:t>
      </w:r>
      <w:bookmarkEnd w:id="15"/>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4ACEEA65" w:rsidR="007716E2" w:rsidRPr="00D417D5" w:rsidRDefault="007716E2" w:rsidP="002F635D">
                            <w:pPr>
                              <w:pStyle w:val="Beschriftung"/>
                              <w:rPr>
                                <w:noProof/>
                              </w:rPr>
                            </w:pPr>
                            <w:bookmarkStart w:id="16" w:name="_Toc106894009"/>
                            <w:r>
                              <w:t xml:space="preserve">Abbildung </w:t>
                            </w:r>
                            <w:r w:rsidR="006C3048">
                              <w:fldChar w:fldCharType="begin"/>
                            </w:r>
                            <w:r w:rsidR="006C3048">
                              <w:instrText xml:space="preserve"> SEQ Abbildung \* ARABIC </w:instrText>
                            </w:r>
                            <w:r w:rsidR="006C3048">
                              <w:fldChar w:fldCharType="separate"/>
                            </w:r>
                            <w:r>
                              <w:rPr>
                                <w:noProof/>
                              </w:rPr>
                              <w:t>3</w:t>
                            </w:r>
                            <w:r w:rsidR="006C3048">
                              <w:rPr>
                                <w:noProof/>
                              </w:rPr>
                              <w:fldChar w:fldCharType="end"/>
                            </w:r>
                            <w:r>
                              <w:t xml:space="preserve"> Aufbau einer LED-Matrix</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" stroked="f">
                <v:textbox style="mso-fit-shape-to-text:t" inset="0,0,0,0">
                  <w:txbxContent>
                    <w:p w14:paraId="3F58B4CC" w14:textId="4ACEEA65" w:rsidR="007716E2" w:rsidRPr="00D417D5" w:rsidRDefault="007716E2" w:rsidP="002F635D">
                      <w:pPr>
                        <w:pStyle w:val="Beschriftung"/>
                        <w:rPr>
                          <w:noProof/>
                        </w:rPr>
                      </w:pPr>
                      <w:bookmarkStart w:id="17" w:name="_Toc106894009"/>
                      <w:r>
                        <w:t xml:space="preserve">Abbildung </w:t>
                      </w:r>
                      <w:r w:rsidR="006C3048">
                        <w:fldChar w:fldCharType="begin"/>
                      </w:r>
                      <w:r w:rsidR="006C3048">
                        <w:instrText xml:space="preserve"> SEQ Abbildung \* ARABIC </w:instrText>
                      </w:r>
                      <w:r w:rsidR="006C3048">
                        <w:fldChar w:fldCharType="separate"/>
                      </w:r>
                      <w:r>
                        <w:rPr>
                          <w:noProof/>
                        </w:rPr>
                        <w:t>3</w:t>
                      </w:r>
                      <w:r w:rsidR="006C3048">
                        <w:rPr>
                          <w:noProof/>
                        </w:rPr>
                        <w:fldChar w:fldCharType="end"/>
                      </w:r>
                      <w:r>
                        <w:t xml:space="preserve"> Aufbau einer LED-Matrix</w:t>
                      </w:r>
                      <w:bookmarkEnd w:id="17"/>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4738DD3C" w:rsidR="00171123" w:rsidRDefault="00171123" w:rsidP="00094887">
      <w:pPr>
        <w:jc w:val="both"/>
      </w:pPr>
      <w:r>
        <w:t xml:space="preserve">Eine LED-Matrix ist im Grunde ein </w:t>
      </w:r>
      <w:r w:rsidR="0027272B">
        <w:t>Feld (Array)</w:t>
      </w:r>
      <w:r>
        <w:t xml:space="preserve">, welches aus Dioden besteht. Hierbei gibt es immer einen </w:t>
      </w:r>
      <w:r w:rsidR="00CF3F77">
        <w:t>Eingangs</w:t>
      </w:r>
      <w:r>
        <w:t xml:space="preserve">- bzw. Ausgangspin, welche die LEDs in einer Reihe bzw. einer Spalte </w:t>
      </w:r>
      <w:r>
        <w:lastRenderedPageBreak/>
        <w:t>verbinden.</w:t>
      </w:r>
      <w:r w:rsidR="00F07875">
        <w:t xml:space="preserve"> Dabei steht die Abkürzung LED für „Light </w:t>
      </w:r>
      <w:proofErr w:type="spellStart"/>
      <w:r w:rsidR="00F07875">
        <w:t>Emitting</w:t>
      </w:r>
      <w:proofErr w:type="spellEnd"/>
      <w:r w:rsidR="00F07875">
        <w:t xml:space="preserve">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4C32F8A1" w14:textId="1DC657F8" w:rsidR="00CF3F77" w:rsidRDefault="00CF3F77" w:rsidP="00094887">
      <w:pPr>
        <w:jc w:val="both"/>
      </w:pPr>
      <w:r>
        <w:t>Wichtig hierbei</w:t>
      </w:r>
      <w:r w:rsidR="002435D1">
        <w:t>,</w:t>
      </w:r>
      <w:r>
        <w:t xml:space="preserve"> wie auch bei unserem Aufbau, sollte direkt eine Spannung angelegt werden</w:t>
      </w:r>
      <w:r w:rsidR="002435D1">
        <w:t>,</w:t>
      </w:r>
      <w:r>
        <w:t xml:space="preserve"> müssen Vorwiederstände verwendet werden, damit die LEDs nicht durch </w:t>
      </w:r>
      <w:r w:rsidR="002435D1">
        <w:t>den</w:t>
      </w:r>
      <w:r>
        <w:t xml:space="preserve"> </w:t>
      </w:r>
      <w:r w:rsidR="002435D1">
        <w:t>Strom</w:t>
      </w:r>
      <w:r>
        <w:t xml:space="preserve"> zerstört werden. Auch werden die Reihen und Spalten nicht mit 1-8 deklariert, sondern wie in der Informatik üblich </w:t>
      </w:r>
      <w:r w:rsidR="00965DB1">
        <w:t xml:space="preserve">mit </w:t>
      </w:r>
      <w:r>
        <w:t xml:space="preserve">0-7. </w:t>
      </w:r>
    </w:p>
    <w:p w14:paraId="2D5EC93F" w14:textId="568A4572" w:rsidR="004D5CE7" w:rsidRDefault="00CF3F77" w:rsidP="00094887">
      <w:pPr>
        <w:jc w:val="both"/>
      </w:pPr>
      <w:r>
        <w:t xml:space="preserve">Ebenso gibt es wie in Arrays keine </w:t>
      </w:r>
      <w:r w:rsidR="00FE408D">
        <w:t>„</w:t>
      </w:r>
      <w:r>
        <w:t>x</w:t>
      </w:r>
      <w:r w:rsidR="00FE408D">
        <w:t>“</w:t>
      </w:r>
      <w:r>
        <w:t xml:space="preserve"> und </w:t>
      </w:r>
      <w:r w:rsidR="00FE408D">
        <w:t>„</w:t>
      </w:r>
      <w:r>
        <w:t>y</w:t>
      </w:r>
      <w:r w:rsidR="00FE408D">
        <w:t>", auch „</w:t>
      </w:r>
      <w:r>
        <w:t>Dots</w:t>
      </w:r>
      <w:r w:rsidR="00FE408D">
        <w:t>“</w:t>
      </w:r>
      <w:r>
        <w:t xml:space="preserve"> genannt, werden mit Reihen und Spalten angesprochen </w:t>
      </w:r>
      <w:sdt>
        <w:sdtPr>
          <w:alias w:val="To edit, see citavi.com/edit"/>
          <w:tag w:val="CitaviPlaceholder#32c83d09-33c4-418b-a3cf-3eb6a9d63a83"/>
          <w:id w:val="1774121106"/>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rsidR="00FF47A5">
            <w:t>(Ewald 2020)</w:t>
          </w:r>
          <w:r>
            <w:fldChar w:fldCharType="end"/>
          </w:r>
        </w:sdtContent>
      </w:sdt>
      <w:r>
        <w:t>.</w:t>
      </w:r>
    </w:p>
    <w:p w14:paraId="4E5F8EA9" w14:textId="41E1F893" w:rsidR="004D5CE7" w:rsidRDefault="004D5CE7" w:rsidP="006A6278"/>
    <w:p w14:paraId="2AC657BA" w14:textId="14DAED42" w:rsidR="004D5CE7" w:rsidRDefault="002F635D" w:rsidP="002F635D">
      <w:pPr>
        <w:pStyle w:val="berschrift3"/>
      </w:pPr>
      <w:bookmarkStart w:id="18" w:name="_Toc106895746"/>
      <w:r>
        <w:t xml:space="preserve">Umsetzung eines Raspberry </w:t>
      </w:r>
      <w:bookmarkEnd w:id="18"/>
      <w:r w:rsidR="00756885">
        <w:t>Aufsteckboards</w:t>
      </w:r>
    </w:p>
    <w:p w14:paraId="15250364" w14:textId="47FFBE09" w:rsidR="002F635D" w:rsidRDefault="002F635D" w:rsidP="006A6278"/>
    <w:p w14:paraId="0B4240FA" w14:textId="34897368"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r>
        <w:t>Breadboard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0F9AD82B" w:rsidR="007716E2" w:rsidRPr="00E52E20" w:rsidRDefault="007716E2" w:rsidP="002D13BF">
                            <w:pPr>
                              <w:pStyle w:val="Beschriftung"/>
                              <w:rPr>
                                <w:noProof/>
                              </w:rPr>
                            </w:pPr>
                            <w:bookmarkStart w:id="19" w:name="_Ref106143253"/>
                            <w:bookmarkStart w:id="20" w:name="_Toc106894010"/>
                            <w:r>
                              <w:t xml:space="preserve">Abbildung </w:t>
                            </w:r>
                            <w:r w:rsidR="006C3048">
                              <w:fldChar w:fldCharType="begin"/>
                            </w:r>
                            <w:r w:rsidR="006C3048">
                              <w:instrText xml:space="preserve"> SEQ Abbildung \* ARABIC </w:instrText>
                            </w:r>
                            <w:r w:rsidR="006C3048">
                              <w:fldChar w:fldCharType="separate"/>
                            </w:r>
                            <w:r>
                              <w:rPr>
                                <w:noProof/>
                              </w:rPr>
                              <w:t>4</w:t>
                            </w:r>
                            <w:r w:rsidR="006C3048">
                              <w:rPr>
                                <w:noProof/>
                              </w:rPr>
                              <w:fldChar w:fldCharType="end"/>
                            </w:r>
                            <w:bookmarkEnd w:id="19"/>
                            <w:r>
                              <w:t xml:space="preserve"> Schematischer Anschluss LED-Matrix and Raspberry</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" stroked="f">
                <v:textbox style="mso-fit-shape-to-text:t" inset="0,0,0,0">
                  <w:txbxContent>
                    <w:p w14:paraId="62FF2DDA" w14:textId="0F9AD82B" w:rsidR="007716E2" w:rsidRPr="00E52E20" w:rsidRDefault="007716E2" w:rsidP="002D13BF">
                      <w:pPr>
                        <w:pStyle w:val="Beschriftung"/>
                        <w:rPr>
                          <w:noProof/>
                        </w:rPr>
                      </w:pPr>
                      <w:bookmarkStart w:id="21" w:name="_Ref106143253"/>
                      <w:bookmarkStart w:id="22" w:name="_Toc106894010"/>
                      <w:r>
                        <w:t xml:space="preserve">Abbildung </w:t>
                      </w:r>
                      <w:r w:rsidR="006C3048">
                        <w:fldChar w:fldCharType="begin"/>
                      </w:r>
                      <w:r w:rsidR="006C3048">
                        <w:instrText xml:space="preserve"> SEQ Abbildung \* ARABIC </w:instrText>
                      </w:r>
                      <w:r w:rsidR="006C3048">
                        <w:fldChar w:fldCharType="separate"/>
                      </w:r>
                      <w:r>
                        <w:rPr>
                          <w:noProof/>
                        </w:rPr>
                        <w:t>4</w:t>
                      </w:r>
                      <w:r w:rsidR="006C3048">
                        <w:rPr>
                          <w:noProof/>
                        </w:rPr>
                        <w:fldChar w:fldCharType="end"/>
                      </w:r>
                      <w:bookmarkEnd w:id="21"/>
                      <w:r>
                        <w:t xml:space="preserve"> Schematischer Anschluss LED-Matrix and Raspberry</w:t>
                      </w:r>
                      <w:bookmarkEnd w:id="22"/>
                    </w:p>
                  </w:txbxContent>
                </v:textbox>
              </v:shape>
            </w:pict>
          </mc:Fallback>
        </mc:AlternateContent>
      </w:r>
    </w:p>
    <w:p w14:paraId="5CF1AD1D" w14:textId="3E8B0B00" w:rsidR="002D13BF" w:rsidRDefault="002D13BF" w:rsidP="006A6278">
      <w:pPr>
        <w:rPr>
          <w:noProof/>
        </w:rPr>
      </w:pPr>
    </w:p>
    <w:p w14:paraId="7731D431" w14:textId="191448AF"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EA05D8">
        <w:t xml:space="preserve">Abbildung </w:t>
      </w:r>
      <w:r w:rsidR="00EA05D8">
        <w:rPr>
          <w:noProof/>
        </w:rPr>
        <w:t>4</w:t>
      </w:r>
      <w:r w:rsidR="00EA05D8">
        <w:rPr>
          <w:noProof/>
        </w:rPr>
        <w:fldChar w:fldCharType="end"/>
      </w:r>
      <w:r w:rsidR="00EA05D8">
        <w:rPr>
          <w:noProof/>
        </w:rPr>
        <w:t xml:space="preserve"> </w:t>
      </w:r>
      <w:r>
        <w:rPr>
          <w:noProof/>
        </w:rPr>
        <w:t>zu sehen ist der Schematische Aufbau der LED Matrix an den Raspberry Pi.</w:t>
      </w:r>
    </w:p>
    <w:p w14:paraId="28C68DBD" w14:textId="0E79D919"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 wurden über einen</w:t>
      </w:r>
      <w:r w:rsidR="008741B9">
        <w:rPr>
          <w:noProof/>
        </w:rPr>
        <w:t xml:space="preserve"> strombegrenzenden</w:t>
      </w:r>
      <w:r w:rsidR="00942E42">
        <w:rPr>
          <w:noProof/>
        </w:rPr>
        <w:t xml:space="preserve"> Vorw</w:t>
      </w:r>
      <w:r w:rsidR="00BC4B7E">
        <w:rPr>
          <w:noProof/>
        </w:rPr>
        <w:t>ie</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ederstand</w:t>
      </w:r>
      <w:r w:rsidR="00942E42">
        <w:rPr>
          <w:noProof/>
        </w:rPr>
        <w:t>.</w:t>
      </w:r>
    </w:p>
    <w:p w14:paraId="2370CAE5" w14:textId="2C71DF83" w:rsidR="00942E42" w:rsidRDefault="00942E42" w:rsidP="00094887">
      <w:pPr>
        <w:jc w:val="both"/>
        <w:rPr>
          <w:noProof/>
        </w:rPr>
      </w:pPr>
      <w:r>
        <w:rPr>
          <w:noProof/>
        </w:rPr>
        <w:t>Wie diese GPIO Pins angesprochen werden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2D34FE">
        <w:t>3.1.1 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t>Layout</w:t>
      </w:r>
    </w:p>
    <w:p w14:paraId="04A7EA85" w14:textId="470365ED" w:rsidR="006611D0" w:rsidRDefault="006611D0" w:rsidP="006611D0"/>
    <w:p w14:paraId="686A0724" w14:textId="61C48C02" w:rsidR="00635B0A" w:rsidRPr="006611D0" w:rsidRDefault="00635B0A" w:rsidP="006611D0">
      <w:r>
        <w:t>Dies ist da physische Layout des vorher gezeigten Schaltplans</w:t>
      </w:r>
      <w:r w:rsidR="00E136A5">
        <w:t>.</w:t>
      </w:r>
      <w:r w:rsidR="00EF49D9">
        <w:t xml:space="preserve"> Hier werden die Leiterbahnen verlegt und auch 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39846F02" w:rsidR="007716E2" w:rsidRPr="00E1079E" w:rsidRDefault="007716E2" w:rsidP="007D215D">
                            <w:pPr>
                              <w:pStyle w:val="Beschriftung"/>
                              <w:rPr>
                                <w:noProof/>
                              </w:rPr>
                            </w:pPr>
                            <w:bookmarkStart w:id="23" w:name="_Toc106894011"/>
                            <w:r>
                              <w:t xml:space="preserve">Abbildung </w:t>
                            </w:r>
                            <w:r w:rsidR="006C3048">
                              <w:fldChar w:fldCharType="begin"/>
                            </w:r>
                            <w:r w:rsidR="006C3048">
                              <w:instrText xml:space="preserve"> SEQ Abbildung \* ARABIC </w:instrText>
                            </w:r>
                            <w:r w:rsidR="006C3048">
                              <w:fldChar w:fldCharType="separate"/>
                            </w:r>
                            <w:r>
                              <w:rPr>
                                <w:noProof/>
                              </w:rPr>
                              <w:t>5</w:t>
                            </w:r>
                            <w:r w:rsidR="006C3048">
                              <w:rPr>
                                <w:noProof/>
                              </w:rPr>
                              <w:fldChar w:fldCharType="end"/>
                            </w:r>
                            <w:r>
                              <w:t xml:space="preserve"> Layout Pi Ha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" stroked="f">
                <v:textbox style="mso-fit-shape-to-text:t" inset="0,0,0,0">
                  <w:txbxContent>
                    <w:p w14:paraId="66452C32" w14:textId="39846F02" w:rsidR="007716E2" w:rsidRPr="00E1079E" w:rsidRDefault="007716E2" w:rsidP="007D215D">
                      <w:pPr>
                        <w:pStyle w:val="Beschriftung"/>
                        <w:rPr>
                          <w:noProof/>
                        </w:rPr>
                      </w:pPr>
                      <w:bookmarkStart w:id="24" w:name="_Toc106894011"/>
                      <w:r>
                        <w:t xml:space="preserve">Abbildung </w:t>
                      </w:r>
                      <w:r w:rsidR="006C3048">
                        <w:fldChar w:fldCharType="begin"/>
                      </w:r>
                      <w:r w:rsidR="006C3048">
                        <w:instrText xml:space="preserve"> SEQ Abbildung \* ARABIC </w:instrText>
                      </w:r>
                      <w:r w:rsidR="006C3048">
                        <w:fldChar w:fldCharType="separate"/>
                      </w:r>
                      <w:r>
                        <w:rPr>
                          <w:noProof/>
                        </w:rPr>
                        <w:t>5</w:t>
                      </w:r>
                      <w:r w:rsidR="006C3048">
                        <w:rPr>
                          <w:noProof/>
                        </w:rPr>
                        <w:fldChar w:fldCharType="end"/>
                      </w:r>
                      <w:r>
                        <w:t xml:space="preserve"> Layout Pi Hat</w:t>
                      </w:r>
                      <w:bookmarkEnd w:id="24"/>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6F276E8C" w:rsidR="007D215D" w:rsidRDefault="007D215D" w:rsidP="00955ABB">
      <w:pPr>
        <w:jc w:val="both"/>
      </w:pPr>
      <w:r>
        <w:t>Damit nun aus dem Schaltplan eine PCB werden kann wurde zunächst allen Bauteilen ein Footprint zugewiesen und diese in ein sogenanntes Layout Fenster übertragen. Die Anordnung erfolgt nach dem Schaltplan, die Mounting-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4652192D" w:rsidR="00556FEE" w:rsidRPr="006611D0" w:rsidRDefault="00556FEE" w:rsidP="006611D0">
      <w:r>
        <w:t>KiCad bringt auch die Funktion die fertigen Platinen in 3D zu betrachten. Hier gibt es dann nur ein Bild in digitaler Form, da wir die Platine für den Rahmen dieser Arbeit nicht bestellt haben und somit nicht physisch vor uns haben.</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75969BC8" w:rsidR="007716E2" w:rsidRPr="00464243" w:rsidRDefault="007716E2" w:rsidP="005856B4">
                            <w:pPr>
                              <w:pStyle w:val="Beschriftung"/>
                              <w:rPr>
                                <w:noProof/>
                              </w:rPr>
                            </w:pPr>
                            <w:bookmarkStart w:id="25" w:name="_Ref106143173"/>
                            <w:bookmarkStart w:id="26" w:name="_Toc106894012"/>
                            <w:r>
                              <w:t xml:space="preserve">Abbildung </w:t>
                            </w:r>
                            <w:r w:rsidR="006C3048">
                              <w:fldChar w:fldCharType="begin"/>
                            </w:r>
                            <w:r w:rsidR="006C3048">
                              <w:instrText xml:space="preserve"> SEQ Abbildung \* ARA</w:instrText>
                            </w:r>
                            <w:r w:rsidR="006C3048">
                              <w:instrText xml:space="preserve">BIC </w:instrText>
                            </w:r>
                            <w:r w:rsidR="006C3048">
                              <w:fldChar w:fldCharType="separate"/>
                            </w:r>
                            <w:r>
                              <w:rPr>
                                <w:noProof/>
                              </w:rPr>
                              <w:t>6</w:t>
                            </w:r>
                            <w:r w:rsidR="006C3048">
                              <w:rPr>
                                <w:noProof/>
                              </w:rPr>
                              <w:fldChar w:fldCharType="end"/>
                            </w:r>
                            <w:bookmarkEnd w:id="25"/>
                            <w:r>
                              <w:t xml:space="preserve"> PI Hat PCB Rückseit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" stroked="f">
                <v:textbox style="mso-fit-shape-to-text:t" inset="0,0,0,0">
                  <w:txbxContent>
                    <w:p w14:paraId="680379A5" w14:textId="75969BC8" w:rsidR="007716E2" w:rsidRPr="00464243" w:rsidRDefault="007716E2" w:rsidP="005856B4">
                      <w:pPr>
                        <w:pStyle w:val="Beschriftung"/>
                        <w:rPr>
                          <w:noProof/>
                        </w:rPr>
                      </w:pPr>
                      <w:bookmarkStart w:id="27" w:name="_Ref106143173"/>
                      <w:bookmarkStart w:id="28" w:name="_Toc106894012"/>
                      <w:r>
                        <w:t xml:space="preserve">Abbildung </w:t>
                      </w:r>
                      <w:r w:rsidR="006C3048">
                        <w:fldChar w:fldCharType="begin"/>
                      </w:r>
                      <w:r w:rsidR="006C3048">
                        <w:instrText xml:space="preserve"> SEQ Abbildung \* ARA</w:instrText>
                      </w:r>
                      <w:r w:rsidR="006C3048">
                        <w:instrText xml:space="preserve">BIC </w:instrText>
                      </w:r>
                      <w:r w:rsidR="006C3048">
                        <w:fldChar w:fldCharType="separate"/>
                      </w:r>
                      <w:r>
                        <w:rPr>
                          <w:noProof/>
                        </w:rPr>
                        <w:t>6</w:t>
                      </w:r>
                      <w:r w:rsidR="006C3048">
                        <w:rPr>
                          <w:noProof/>
                        </w:rPr>
                        <w:fldChar w:fldCharType="end"/>
                      </w:r>
                      <w:bookmarkEnd w:id="27"/>
                      <w:r>
                        <w:t xml:space="preserve"> PI Hat PCB Rückseite</w:t>
                      </w:r>
                      <w:bookmarkEnd w:id="28"/>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046807BD" w:rsidR="007716E2" w:rsidRPr="0062713B" w:rsidRDefault="007716E2" w:rsidP="005856B4">
                            <w:pPr>
                              <w:pStyle w:val="Beschriftung"/>
                              <w:rPr>
                                <w:noProof/>
                              </w:rPr>
                            </w:pPr>
                            <w:bookmarkStart w:id="29" w:name="_Ref106143183"/>
                            <w:bookmarkStart w:id="30" w:name="_Toc106894013"/>
                            <w:r>
                              <w:t xml:space="preserve">Abbildung </w:t>
                            </w:r>
                            <w:r w:rsidR="006C3048">
                              <w:fldChar w:fldCharType="begin"/>
                            </w:r>
                            <w:r w:rsidR="006C3048">
                              <w:instrText xml:space="preserve"> SEQ Abbildung \* ARABIC </w:instrText>
                            </w:r>
                            <w:r w:rsidR="006C3048">
                              <w:fldChar w:fldCharType="separate"/>
                            </w:r>
                            <w:r>
                              <w:rPr>
                                <w:noProof/>
                              </w:rPr>
                              <w:t>7</w:t>
                            </w:r>
                            <w:r w:rsidR="006C3048">
                              <w:rPr>
                                <w:noProof/>
                              </w:rPr>
                              <w:fldChar w:fldCharType="end"/>
                            </w:r>
                            <w:bookmarkEnd w:id="29"/>
                            <w:r>
                              <w:t xml:space="preserve"> PI Hat PCB Vorderseite</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" stroked="f">
                <v:textbox style="mso-fit-shape-to-text:t" inset="0,0,0,0">
                  <w:txbxContent>
                    <w:p w14:paraId="299ADDF3" w14:textId="046807BD" w:rsidR="007716E2" w:rsidRPr="0062713B" w:rsidRDefault="007716E2" w:rsidP="005856B4">
                      <w:pPr>
                        <w:pStyle w:val="Beschriftung"/>
                        <w:rPr>
                          <w:noProof/>
                        </w:rPr>
                      </w:pPr>
                      <w:bookmarkStart w:id="31" w:name="_Ref106143183"/>
                      <w:bookmarkStart w:id="32" w:name="_Toc106894013"/>
                      <w:r>
                        <w:t xml:space="preserve">Abbildung </w:t>
                      </w:r>
                      <w:r w:rsidR="006C3048">
                        <w:fldChar w:fldCharType="begin"/>
                      </w:r>
                      <w:r w:rsidR="006C3048">
                        <w:instrText xml:space="preserve"> SEQ Abbildung \* ARABIC </w:instrText>
                      </w:r>
                      <w:r w:rsidR="006C3048">
                        <w:fldChar w:fldCharType="separate"/>
                      </w:r>
                      <w:r>
                        <w:rPr>
                          <w:noProof/>
                        </w:rPr>
                        <w:t>7</w:t>
                      </w:r>
                      <w:r w:rsidR="006C3048">
                        <w:rPr>
                          <w:noProof/>
                        </w:rPr>
                        <w:fldChar w:fldCharType="end"/>
                      </w:r>
                      <w:bookmarkEnd w:id="31"/>
                      <w:r>
                        <w:t xml:space="preserve"> PI Hat PCB Vorderseite</w:t>
                      </w:r>
                      <w:bookmarkEnd w:id="32"/>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1A4C65CB"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D70FF8">
        <w:t xml:space="preserve">Abbildung </w:t>
      </w:r>
      <w:r w:rsidR="00D70FF8">
        <w:rPr>
          <w:noProof/>
        </w:rPr>
        <w:t>6</w:t>
      </w:r>
      <w:r w:rsidR="00D70FF8">
        <w:fldChar w:fldCharType="end"/>
      </w:r>
      <w:r w:rsidR="00D70FF8">
        <w:t xml:space="preserve"> </w:t>
      </w:r>
      <w:r>
        <w:t xml:space="preserve">und </w:t>
      </w:r>
      <w:r w:rsidR="00D70FF8">
        <w:fldChar w:fldCharType="begin"/>
      </w:r>
      <w:r w:rsidR="00D70FF8">
        <w:instrText xml:space="preserve"> REF _Ref106143183 \h </w:instrText>
      </w:r>
      <w:r w:rsidR="00D70FF8">
        <w:fldChar w:fldCharType="separate"/>
      </w:r>
      <w:r w:rsidR="00D70FF8">
        <w:t xml:space="preserve">Abbildung </w:t>
      </w:r>
      <w:r w:rsidR="00D70FF8">
        <w:rPr>
          <w:noProof/>
        </w:rPr>
        <w:t>7</w:t>
      </w:r>
      <w:r w:rsidR="00D70FF8">
        <w:fldChar w:fldCharType="end"/>
      </w:r>
      <w:r w:rsidR="00D70FF8">
        <w:t xml:space="preserve"> </w:t>
      </w:r>
      <w:r>
        <w:t>zu sehen sind die Pin Sockets welche auf die Pin-Leiste des Raspberry gesteckt werden würde.</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33" w:name="_Toc106895747"/>
      <w:r>
        <w:lastRenderedPageBreak/>
        <w:t>Kernel Driver</w:t>
      </w:r>
      <w:bookmarkEnd w:id="33"/>
    </w:p>
    <w:p w14:paraId="61769205" w14:textId="0DC61543" w:rsidR="003F60EB" w:rsidRDefault="003F60EB" w:rsidP="00955ABB">
      <w:pPr>
        <w:jc w:val="both"/>
      </w:pPr>
    </w:p>
    <w:p w14:paraId="7333CDC7" w14:textId="24ACAE41"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xml:space="preserve">. Aufgrund seines Monolithischen Aufbaus ist er in der Lag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FF47A5">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6D3CA66E" w:rsidR="001E71DA" w:rsidRDefault="00955ABB" w:rsidP="00955ABB">
      <w:pPr>
        <w:jc w:val="both"/>
      </w:pPr>
      <w:bookmarkStart w:id="34"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ode), während der Kernel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34"/>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FF47A5">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E0VDIzOjQxOjE2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FF47A5">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3D6F2D8F" w:rsidR="00481416" w:rsidRDefault="00481416" w:rsidP="00955ABB">
      <w:pPr>
        <w:jc w:val="both"/>
      </w:pPr>
      <w:r>
        <w:t>Eine gute Veranschaulichung liefert die auf Wikipedia zu findend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4FF6BB08" w:rsidR="007716E2" w:rsidRPr="00040266" w:rsidRDefault="007716E2" w:rsidP="00955ABB">
                            <w:pPr>
                              <w:pStyle w:val="Beschriftung"/>
                              <w:rPr>
                                <w:noProof/>
                              </w:rPr>
                            </w:pPr>
                            <w:bookmarkStart w:id="35" w:name="_Toc106894014"/>
                            <w:r>
                              <w:t xml:space="preserve">Abbildung </w:t>
                            </w:r>
                            <w:r w:rsidR="006C3048">
                              <w:fldChar w:fldCharType="begin"/>
                            </w:r>
                            <w:r w:rsidR="006C3048">
                              <w:instrText xml:space="preserve"> SEQ Abbildung \* ARABIC </w:instrText>
                            </w:r>
                            <w:r w:rsidR="006C3048">
                              <w:fldChar w:fldCharType="separate"/>
                            </w:r>
                            <w:r>
                              <w:rPr>
                                <w:noProof/>
                              </w:rPr>
                              <w:t>8</w:t>
                            </w:r>
                            <w:r w:rsidR="006C3048">
                              <w:rPr>
                                <w:noProof/>
                              </w:rPr>
                              <w:fldChar w:fldCharType="end"/>
                            </w:r>
                            <w:r>
                              <w:t xml:space="preserve"> Aufbau Kernel</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" stroked="f">
                <v:textbox style="mso-fit-shape-to-text:t" inset="0,0,0,0">
                  <w:txbxContent>
                    <w:p w14:paraId="66EF6C27" w14:textId="4FF6BB08" w:rsidR="007716E2" w:rsidRPr="00040266" w:rsidRDefault="007716E2" w:rsidP="00955ABB">
                      <w:pPr>
                        <w:pStyle w:val="Beschriftung"/>
                        <w:rPr>
                          <w:noProof/>
                        </w:rPr>
                      </w:pPr>
                      <w:bookmarkStart w:id="36" w:name="_Toc106894014"/>
                      <w:r>
                        <w:t xml:space="preserve">Abbildung </w:t>
                      </w:r>
                      <w:r w:rsidR="006C3048">
                        <w:fldChar w:fldCharType="begin"/>
                      </w:r>
                      <w:r w:rsidR="006C3048">
                        <w:instrText xml:space="preserve"> SEQ Abbildung \* ARABIC </w:instrText>
                      </w:r>
                      <w:r w:rsidR="006C3048">
                        <w:fldChar w:fldCharType="separate"/>
                      </w:r>
                      <w:r>
                        <w:rPr>
                          <w:noProof/>
                        </w:rPr>
                        <w:t>8</w:t>
                      </w:r>
                      <w:r w:rsidR="006C3048">
                        <w:rPr>
                          <w:noProof/>
                        </w:rPr>
                        <w:fldChar w:fldCharType="end"/>
                      </w:r>
                      <w:r>
                        <w:t xml:space="preserve"> Aufbau Kernel</w:t>
                      </w:r>
                      <w:bookmarkEnd w:id="36"/>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21048CA1" w:rsidR="00481416" w:rsidRDefault="00481416" w:rsidP="001E1430">
      <w:pPr>
        <w:jc w:val="both"/>
      </w:pPr>
      <w:r>
        <w:t xml:space="preserve">Wie in der Grafik zu </w:t>
      </w:r>
      <w:r w:rsidR="00955ABB">
        <w:t>sehen,</w:t>
      </w:r>
      <w:r>
        <w:t xml:space="preserve"> besteht ein Kernel aus mehreren Schichten</w:t>
      </w:r>
      <w:r w:rsidR="004731A3">
        <w:t>.</w:t>
      </w:r>
      <w:r>
        <w:t xml:space="preserve"> </w:t>
      </w:r>
      <w:r w:rsidR="004731A3">
        <w:t>D</w:t>
      </w:r>
      <w:r>
        <w:t xml:space="preserve">ie Basis bildet Hierbei die Hardware, in unserem </w:t>
      </w:r>
      <w:r w:rsidR="00955ABB">
        <w:t>Fall</w:t>
      </w:r>
      <w:r>
        <w:t xml:space="preserve"> die LED-Matrix,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funktioniert wird in </w:t>
      </w:r>
      <w:r w:rsidR="00262262">
        <w:t>im Abschnitt „</w:t>
      </w:r>
      <w:r w:rsidR="00262262">
        <w:fldChar w:fldCharType="begin"/>
      </w:r>
      <w:r w:rsidR="00262262">
        <w:instrText xml:space="preserve"> REF _Ref106896762 \h </w:instrText>
      </w:r>
      <w:r w:rsidR="00262262">
        <w:fldChar w:fldCharType="separate"/>
      </w:r>
      <w:r w:rsidR="00262262">
        <w:t>User App</w:t>
      </w:r>
      <w:r w:rsidR="00262262">
        <w:fldChar w:fldCharType="end"/>
      </w:r>
      <w:r w:rsidR="00262262">
        <w:t xml:space="preserve">“ </w:t>
      </w:r>
      <w:r w:rsidR="00E4188E">
        <w:t>näher erklärt.</w:t>
      </w:r>
    </w:p>
    <w:p w14:paraId="20AB7099" w14:textId="6A624702" w:rsidR="00E4188E" w:rsidRDefault="00E4188E" w:rsidP="001E1430">
      <w:pPr>
        <w:jc w:val="both"/>
      </w:pPr>
      <w:r>
        <w:t xml:space="preserve">Grundsätzlich braucht man </w:t>
      </w:r>
      <w:r w:rsidR="005941F7">
        <w:t>ein</w:t>
      </w:r>
      <w:r w:rsidR="00FE4BC3">
        <w:t>en</w:t>
      </w:r>
      <w:r w:rsidR="005941F7">
        <w:t xml:space="preserve"> Kernel</w:t>
      </w:r>
      <w:r w:rsidR="001734C1">
        <w:t xml:space="preserve"> für Schnittstellen zu Anwenderprogrammen. </w:t>
      </w:r>
      <w:r w:rsidR="005941F7">
        <w:t xml:space="preserve"> </w:t>
      </w:r>
      <w:bookmarkStart w:id="37" w:name="_CTVK0014e6f9f348db24c4f9acc39a877830935"/>
      <w:r w:rsidR="005941F7">
        <w:rPr>
          <w:color w:val="000000"/>
          <w:szCs w:val="24"/>
        </w:rPr>
        <w:t>Gleichzeitig hat der Kernel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37"/>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FF47A5">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38" w:name="_Toc106895748"/>
      <w:r>
        <w:lastRenderedPageBreak/>
        <w:t>Kernel Module für die LED-Matrix</w:t>
      </w:r>
      <w:bookmarkEnd w:id="38"/>
    </w:p>
    <w:p w14:paraId="4B9FCE44" w14:textId="69EC2FF8" w:rsidR="005941F7" w:rsidRDefault="005941F7" w:rsidP="006A6278"/>
    <w:p w14:paraId="24F92818" w14:textId="535A4829" w:rsidR="009D1119" w:rsidRDefault="009D1119" w:rsidP="001E1430">
      <w:pPr>
        <w:jc w:val="both"/>
      </w:pPr>
      <w:r>
        <w:t xml:space="preserve">Nachdem es uns nicht gelungen ist verschiedene C-Files zusammen zu </w:t>
      </w:r>
      <w:r w:rsidR="007761A9">
        <w:t>kompilieren</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p>
    <w:p w14:paraId="2FAFF57D" w14:textId="77777777" w:rsidR="001E1430" w:rsidRDefault="001E1430" w:rsidP="006A6278"/>
    <w:p w14:paraId="153CFC3D" w14:textId="13275294" w:rsidR="00937F46" w:rsidRDefault="00937F46" w:rsidP="00937F46">
      <w:pPr>
        <w:pStyle w:val="berschrift3"/>
      </w:pPr>
      <w:bookmarkStart w:id="39" w:name="_Ref106143223"/>
      <w:bookmarkStart w:id="40" w:name="_Toc106895749"/>
      <w:r>
        <w:t>Matrix Kontroller</w:t>
      </w:r>
      <w:bookmarkEnd w:id="39"/>
      <w:bookmarkEnd w:id="40"/>
    </w:p>
    <w:p w14:paraId="6936233E" w14:textId="77777777" w:rsidR="00937F46" w:rsidRPr="00937F46" w:rsidRDefault="00937F46" w:rsidP="00937F46"/>
    <w:p w14:paraId="1D18A84C" w14:textId="444C605F" w:rsidR="00C35812" w:rsidRDefault="009D1119" w:rsidP="00C35812">
      <w:pPr>
        <w:jc w:val="both"/>
      </w:pPr>
      <w:r>
        <w:t xml:space="preserve">Zuerst beinhaltet unser Kernel Treiber die </w:t>
      </w:r>
      <w:r w:rsidR="008F2FF0">
        <w:t>Header</w:t>
      </w:r>
      <w:r>
        <w:t xml:space="preserve"> </w:t>
      </w:r>
      <w:r w:rsidR="00DE57A9">
        <w:t>File</w:t>
      </w:r>
      <w:r>
        <w:t xml:space="preserve"> für den Matrix Kontroller, in welcher der </w:t>
      </w:r>
      <w:r w:rsidR="00DE57A9">
        <w:t>State</w:t>
      </w:r>
      <w:r>
        <w:t xml:space="preserve"> also der </w:t>
      </w:r>
      <w:r w:rsidR="00DE57A9">
        <w:t>Status,</w:t>
      </w:r>
      <w:r>
        <w:t xml:space="preserve"> in welchem sich die einzelnen Pixel befinden. Hier kann der State auf 1, also „HIGH/EIN“ oder auf 0, also „LOW/AUS“ gesetzt </w:t>
      </w:r>
      <w:r w:rsidR="00265324">
        <w:t>werden</w:t>
      </w:r>
      <w:r w:rsidR="00C35812">
        <w:t>.</w:t>
      </w:r>
      <w:r w:rsidR="00265324">
        <w:t xml:space="preserve"> Dabei müssen immer zwei zusammenpassende GPIOs (General Purpose Input Output) gesetzt werden. Ein HIGH Treiber auf eben HIGH und der dazugehörige LOW Treiber auf LOW (</w:t>
      </w:r>
      <w:r w:rsidR="00C35812">
        <w:fldChar w:fldCharType="begin"/>
      </w:r>
      <w:r w:rsidR="00C35812">
        <w:instrText xml:space="preserve"> REF _Ref106894545 \h </w:instrText>
      </w:r>
      <w:r w:rsidR="00C35812">
        <w:fldChar w:fldCharType="separate"/>
      </w:r>
      <w:r w:rsidR="00C35812">
        <w:t xml:space="preserve">Sourcecode </w:t>
      </w:r>
      <w:r w:rsidR="00C35812">
        <w:rPr>
          <w:noProof/>
        </w:rPr>
        <w:t>1</w:t>
      </w:r>
      <w:r w:rsidR="00C35812">
        <w:fldChar w:fldCharType="end"/>
      </w:r>
      <w:r w:rsidR="00265324">
        <w:t>). Auch kann man natürlich den Status eines bestimmten Pixels auslesen</w:t>
      </w:r>
      <w:r w:rsidR="00A43728">
        <w:t>. Dies geschieht direkt an den Pins, wobei durch eine logische Operation dann der Status des angefragten Pixels berechnet wird</w:t>
      </w:r>
      <w:r w:rsidR="00C35812">
        <w:t xml:space="preserve"> </w:t>
      </w:r>
      <w:r w:rsidR="00A43728">
        <w:t>(</w:t>
      </w:r>
      <w:r w:rsidR="00C35812">
        <w:fldChar w:fldCharType="begin"/>
      </w:r>
      <w:r w:rsidR="00C35812">
        <w:instrText xml:space="preserve"> REF _Ref106894549 \h </w:instrText>
      </w:r>
      <w:r w:rsidR="00C35812">
        <w:fldChar w:fldCharType="separate"/>
      </w:r>
      <w:r w:rsidR="00C35812">
        <w:t xml:space="preserve">Sourcecode </w:t>
      </w:r>
      <w:r w:rsidR="00C35812">
        <w:rPr>
          <w:noProof/>
        </w:rPr>
        <w:t>2</w:t>
      </w:r>
      <w:r w:rsidR="00C35812">
        <w:fldChar w:fldCharType="end"/>
      </w:r>
      <w:r w:rsidR="00A43728">
        <w:t>).</w:t>
      </w:r>
      <w:r w:rsidR="008F2FF0">
        <w:t xml:space="preserve"> </w:t>
      </w:r>
    </w:p>
    <w:p w14:paraId="52BDDCE9" w14:textId="6697C4A4" w:rsidR="00937F46" w:rsidRDefault="00937F46" w:rsidP="00937F46">
      <w:pPr>
        <w:pStyle w:val="berschrift3"/>
      </w:pPr>
      <w:bookmarkStart w:id="41" w:name="_Toc106895750"/>
      <w:r>
        <w:t>GPIO Initialisierung</w:t>
      </w:r>
      <w:bookmarkEnd w:id="41"/>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in welcher die GPIO Pins definiert werden, sowie die Initialisierung der GPIO Pins jeweils für „</w:t>
      </w:r>
      <w:proofErr w:type="spellStart"/>
      <w:r>
        <w:t>Active</w:t>
      </w:r>
      <w:proofErr w:type="spellEnd"/>
      <w:r>
        <w:t xml:space="preserve"> High“ sowie „</w:t>
      </w:r>
      <w:proofErr w:type="spellStart"/>
      <w:r>
        <w:t>Active</w:t>
      </w:r>
      <w:proofErr w:type="spellEnd"/>
      <w:r>
        <w:t xml:space="preserve"> Low“ Treiber. Die Initialisierung </w:t>
      </w:r>
      <w:r w:rsidR="00937F46">
        <w:t xml:space="preserve">läuft </w:t>
      </w:r>
      <w:r w:rsidR="001E1430">
        <w:t>wie folgt</w:t>
      </w:r>
      <w:r w:rsidR="00937F46">
        <w:t>:</w:t>
      </w:r>
    </w:p>
    <w:p w14:paraId="3A37F3FA" w14:textId="63823282" w:rsidR="00937F46" w:rsidRDefault="00937F46" w:rsidP="001E1430">
      <w:pPr>
        <w:spacing w:after="0"/>
        <w:jc w:val="both"/>
      </w:pPr>
      <w:r>
        <w:t xml:space="preserve">1. </w:t>
      </w:r>
      <w:r w:rsidR="00E941C3">
        <w:t>Prüfen ob der gewünschte Pin vorhanden ist</w:t>
      </w:r>
    </w:p>
    <w:p w14:paraId="0F979BDC" w14:textId="0EE9D377" w:rsidR="00937F46" w:rsidRPr="00E941C3" w:rsidRDefault="00937F46" w:rsidP="001E1430">
      <w:pPr>
        <w:spacing w:after="0"/>
        <w:jc w:val="both"/>
      </w:pPr>
      <w:r w:rsidRPr="00E941C3">
        <w:t xml:space="preserve">2. </w:t>
      </w:r>
      <w:r w:rsidR="00E941C3">
        <w:t>Den Pin Anfragen</w:t>
      </w:r>
      <w:r w:rsidRPr="00E941C3">
        <w:t xml:space="preserve"> </w:t>
      </w:r>
    </w:p>
    <w:p w14:paraId="4642F8D3" w14:textId="7B1985AA" w:rsidR="00937F46" w:rsidRPr="00E941C3" w:rsidRDefault="00937F46" w:rsidP="001E1430">
      <w:pPr>
        <w:spacing w:after="0"/>
        <w:jc w:val="both"/>
      </w:pPr>
      <w:r w:rsidRPr="00E941C3">
        <w:t xml:space="preserve">3. </w:t>
      </w:r>
      <w:r w:rsidR="00E941C3" w:rsidRPr="00E941C3">
        <w:t>Die Richtung (Input/Output) w</w:t>
      </w:r>
      <w:r w:rsidR="00E941C3">
        <w:t xml:space="preserve">ählen </w:t>
      </w:r>
    </w:p>
    <w:p w14:paraId="29167CAA" w14:textId="359817C0" w:rsidR="00937F46" w:rsidRDefault="00937F46" w:rsidP="001E1430">
      <w:pPr>
        <w:jc w:val="both"/>
      </w:pPr>
      <w:r w:rsidRPr="00E941C3">
        <w:t xml:space="preserve">4. </w:t>
      </w:r>
      <w:r w:rsidR="00E941C3" w:rsidRPr="00E941C3">
        <w:t xml:space="preserve">Den Pin Exportieren </w:t>
      </w:r>
      <w:r w:rsidR="00E941C3">
        <w:t>ohne möglichen Richtungswechsel</w:t>
      </w:r>
    </w:p>
    <w:p w14:paraId="1E65395B" w14:textId="23C38F8C" w:rsidR="00654524" w:rsidRDefault="00E941C3" w:rsidP="00E941C3">
      <w:pPr>
        <w:jc w:val="both"/>
      </w:pPr>
      <w:r>
        <w:t xml:space="preserve">Genau dies geschieht in </w:t>
      </w:r>
      <w:r w:rsidR="008A51DB">
        <w:fldChar w:fldCharType="begin"/>
      </w:r>
      <w:r w:rsidR="008A51DB">
        <w:instrText xml:space="preserve"> REF _Ref106112398 \h </w:instrText>
      </w:r>
      <w:r w:rsidR="008A51DB">
        <w:fldChar w:fldCharType="separate"/>
      </w:r>
      <w:r w:rsidR="008A51DB">
        <w:t xml:space="preserve">Sourcecode </w:t>
      </w:r>
      <w:r w:rsidR="008A51DB">
        <w:rPr>
          <w:noProof/>
        </w:rPr>
        <w:t>3</w:t>
      </w:r>
      <w:r w:rsidR="008A51DB">
        <w:fldChar w:fldCharType="end"/>
      </w:r>
      <w:r w:rsidR="002F76A1">
        <w:t>, wobei hier nur die erste Hälfte der Initialisierung zu sehen ist</w:t>
      </w:r>
      <w:r>
        <w:t>.</w:t>
      </w:r>
      <w:r w:rsidR="00F719A7">
        <w:t xml:space="preserve"> Zu sehen sind die High-</w:t>
      </w:r>
      <w:proofErr w:type="spellStart"/>
      <w:r w:rsidR="00F719A7">
        <w:t>Active</w:t>
      </w:r>
      <w:proofErr w:type="spellEnd"/>
      <w:r w:rsidR="00F719A7">
        <w:t xml:space="preserve"> Treiber der Matrix.</w:t>
      </w:r>
      <w:r>
        <w:t xml:space="preserve"> Hier werden in der Header File für Pin-Definition die Pins in Arrays geschrieben und auch die Namen der Pins in Arrays geschrieben. Dies wurde gemacht um jetzt in einer einfachen </w:t>
      </w:r>
      <w:proofErr w:type="spellStart"/>
      <w:r>
        <w:t>for</w:t>
      </w:r>
      <w:proofErr w:type="spellEnd"/>
      <w:r>
        <w:t>-loop über alle Pins zu iterieren und diese vier Schritte zu befolgen. Hierbei wird für jeden einzelnen Pin in jedem einzelnen Schritt geprüft, ob die Operation auch erfolgreich war. Ist dies nicht der Fall wird eine leserliche Fehlermeldung ausgegeben und die Schleifen beendet.</w:t>
      </w:r>
    </w:p>
    <w:p w14:paraId="5D5851B1" w14:textId="77777777" w:rsidR="008A51DB" w:rsidRPr="00E941C3" w:rsidRDefault="008A51DB" w:rsidP="000A3806"/>
    <w:p w14:paraId="70A778F9" w14:textId="5CD6FF7D" w:rsidR="00937F46" w:rsidRDefault="00937F46" w:rsidP="00937F46">
      <w:pPr>
        <w:pStyle w:val="berschrift3"/>
      </w:pPr>
      <w:bookmarkStart w:id="42" w:name="_Toc106895751"/>
      <w:r>
        <w:t xml:space="preserve">I/O </w:t>
      </w:r>
      <w:proofErr w:type="spellStart"/>
      <w:r>
        <w:t>Controll</w:t>
      </w:r>
      <w:bookmarkEnd w:id="42"/>
      <w:proofErr w:type="spellEnd"/>
    </w:p>
    <w:p w14:paraId="13772759" w14:textId="7C9AD38A" w:rsidR="006D00EB" w:rsidRDefault="006D00EB" w:rsidP="006D00EB"/>
    <w:p w14:paraId="5AB24A18" w14:textId="2CF95FD9" w:rsidR="002C1EEC" w:rsidRPr="006D00EB" w:rsidRDefault="002C1EEC" w:rsidP="006D00EB">
      <w:r>
        <w:t>CONTINUE</w:t>
      </w:r>
      <w:bookmarkStart w:id="43" w:name="_GoBack"/>
      <w:bookmarkEnd w:id="43"/>
    </w:p>
    <w:p w14:paraId="414226B4" w14:textId="7CFF6871" w:rsidR="005941F7" w:rsidRDefault="006D00EB" w:rsidP="001E1430">
      <w:pPr>
        <w:jc w:val="both"/>
      </w:pPr>
      <w:bookmarkStart w:id="44" w:name="_CTVK0016e37b82ea9904c6ab4be0875a61af3c3"/>
      <w:r>
        <w:rPr>
          <w:color w:val="000000"/>
          <w:szCs w:val="24"/>
        </w:rPr>
        <w:t xml:space="preserve">Input/Output Control (kurz </w:t>
      </w:r>
      <w:proofErr w:type="spellStart"/>
      <w:r>
        <w:rPr>
          <w:color w:val="000000"/>
          <w:szCs w:val="24"/>
        </w:rPr>
        <w:t>ioctl</w:t>
      </w:r>
      <w:proofErr w:type="spellEnd"/>
      <w:r>
        <w:rPr>
          <w:color w:val="000000"/>
          <w:szCs w:val="24"/>
        </w:rPr>
        <w:t xml:space="preserve">) ist eine generische Operation oder ein Systemaufruf, der in den meisten Treiberklassen verfügbar ist. Dies ist ein Systemaufruf, der in allen Fällen funktioniert. </w:t>
      </w:r>
      <w:proofErr w:type="spellStart"/>
      <w:r>
        <w:rPr>
          <w:color w:val="000000"/>
          <w:szCs w:val="24"/>
        </w:rPr>
        <w:t>ioctl</w:t>
      </w:r>
      <w:proofErr w:type="spellEnd"/>
      <w:r>
        <w:rPr>
          <w:color w:val="000000"/>
          <w:szCs w:val="24"/>
        </w:rPr>
        <w:t xml:space="preserve">() wird verwendet, wenn es keine anderen Systemaufrufe gibt, die bestimmte </w:t>
      </w:r>
      <w:r>
        <w:rPr>
          <w:color w:val="000000"/>
          <w:szCs w:val="24"/>
        </w:rPr>
        <w:lastRenderedPageBreak/>
        <w:t>Anforderungen erfüllen. Praktische Beispiele sind die Lautstärkeregelung für Audiogeräte oder in unserem Fall die Anzeigekonfiguration der LED-Matri</w:t>
      </w:r>
      <w:bookmarkEnd w:id="44"/>
      <w:r>
        <w:rPr>
          <w:color w:val="000000"/>
          <w:szCs w:val="24"/>
        </w:rPr>
        <w:t>x</w:t>
      </w:r>
      <w:r w:rsidRPr="006D00EB">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FF47A5">
            <w:rPr>
              <w:color w:val="000000"/>
              <w:szCs w:val="24"/>
            </w:rPr>
            <w:t>(Open Source For You 2011)</w:t>
          </w:r>
          <w:r>
            <w:rPr>
              <w:color w:val="000000"/>
              <w:szCs w:val="24"/>
            </w:rPr>
            <w:fldChar w:fldCharType="end"/>
          </w:r>
        </w:sdtContent>
      </w:sdt>
      <w:r>
        <w:rPr>
          <w:color w:val="000000"/>
          <w:szCs w:val="24"/>
        </w:rPr>
        <w:t>.</w:t>
      </w:r>
    </w:p>
    <w:p w14:paraId="66215328" w14:textId="0138E471" w:rsidR="006D00EB" w:rsidRDefault="006D00EB" w:rsidP="001E1430">
      <w:pPr>
        <w:jc w:val="both"/>
      </w:pPr>
      <w:r>
        <w:t xml:space="preserve">In unserem Fall besteht die IOCTL aus den </w:t>
      </w:r>
      <w:r w:rsidR="001E1430">
        <w:t>benötigten</w:t>
      </w:r>
      <w:r>
        <w:t xml:space="preserve"> Datenstrukturen, sowie </w:t>
      </w:r>
      <w:proofErr w:type="spellStart"/>
      <w:r>
        <w:t>defines</w:t>
      </w:r>
      <w:proofErr w:type="spellEnd"/>
      <w:r>
        <w:t xml:space="preserve"> für die Commands der LED-Matrix.</w:t>
      </w:r>
    </w:p>
    <w:p w14:paraId="7EA06D15" w14:textId="44A7D17D" w:rsidR="008A51DB" w:rsidRDefault="008A51DB" w:rsidP="001E1430">
      <w:pPr>
        <w:jc w:val="both"/>
      </w:pPr>
      <w:r>
        <w:fldChar w:fldCharType="begin"/>
      </w:r>
      <w:r>
        <w:instrText xml:space="preserve"> REF _Ref106894602 \h </w:instrText>
      </w:r>
      <w:r>
        <w:fldChar w:fldCharType="separate"/>
      </w:r>
      <w:r>
        <w:t xml:space="preserve">Sourcecode </w:t>
      </w:r>
      <w:r>
        <w:rPr>
          <w:noProof/>
        </w:rPr>
        <w:t>4</w:t>
      </w:r>
      <w:r>
        <w:fldChar w:fldCharType="end"/>
      </w:r>
      <w:r>
        <w:t xml:space="preserve"> </w:t>
      </w:r>
      <w:r>
        <w:fldChar w:fldCharType="begin"/>
      </w:r>
      <w:r>
        <w:instrText xml:space="preserve"> REF _Ref106894604 \h </w:instrText>
      </w:r>
      <w:r>
        <w:fldChar w:fldCharType="separate"/>
      </w:r>
      <w:r w:rsidRPr="0050254A">
        <w:t xml:space="preserve">Sourcecode </w:t>
      </w:r>
      <w:r w:rsidRPr="0050254A">
        <w:rPr>
          <w:noProof/>
        </w:rPr>
        <w:t>5</w:t>
      </w:r>
      <w:r>
        <w:fldChar w:fldCharType="end"/>
      </w:r>
    </w:p>
    <w:p w14:paraId="47A54EEE" w14:textId="4533616A" w:rsidR="000727FC" w:rsidRPr="0050254A" w:rsidRDefault="000727FC" w:rsidP="006A6278"/>
    <w:p w14:paraId="5F2D008A" w14:textId="77777777" w:rsidR="000727FC" w:rsidRPr="0050254A" w:rsidRDefault="000727FC">
      <w:pPr>
        <w:spacing w:line="259" w:lineRule="auto"/>
      </w:pPr>
      <w:r w:rsidRPr="0050254A">
        <w:br w:type="page"/>
      </w:r>
    </w:p>
    <w:p w14:paraId="316AEEAC" w14:textId="3F14388D" w:rsidR="006D00EB" w:rsidRDefault="00CD5037" w:rsidP="00C20DBC">
      <w:pPr>
        <w:pStyle w:val="berschrift3"/>
      </w:pPr>
      <w:bookmarkStart w:id="45" w:name="_Toc106895752"/>
      <w:r>
        <w:lastRenderedPageBreak/>
        <w:t>LED-Matrix</w:t>
      </w:r>
      <w:r w:rsidR="00C20DBC">
        <w:t xml:space="preserve"> Treiber</w:t>
      </w:r>
      <w:bookmarkEnd w:id="45"/>
    </w:p>
    <w:p w14:paraId="02309AFD" w14:textId="5DCEEDF8" w:rsidR="006D00EB" w:rsidRDefault="006D00EB" w:rsidP="001E1430">
      <w:pPr>
        <w:jc w:val="both"/>
      </w:pPr>
    </w:p>
    <w:p w14:paraId="668C306A" w14:textId="3FC18399" w:rsidR="00C20DBC" w:rsidRDefault="00C20DBC" w:rsidP="001E1430">
      <w:pPr>
        <w:jc w:val="both"/>
      </w:pPr>
      <w:r>
        <w:t xml:space="preserve">Am </w:t>
      </w:r>
      <w:r w:rsidR="001217BD">
        <w:t>wichtigsten</w:t>
      </w:r>
      <w:r>
        <w:t xml:space="preserve"> natürlich ist der Matrix Treiber. Dieser besteht </w:t>
      </w:r>
      <w:r w:rsidR="001217BD">
        <w:t xml:space="preserve">wieder aus einer Header File in welcher sich die </w:t>
      </w:r>
      <w:r w:rsidR="001E1430">
        <w:t>Funktions-</w:t>
      </w:r>
      <w:r w:rsidR="001217BD">
        <w:t>Prototypen befinden</w:t>
      </w:r>
      <w:r w:rsidR="00CD5037">
        <w:t>.</w:t>
      </w:r>
    </w:p>
    <w:p w14:paraId="09FD2291" w14:textId="77777777" w:rsidR="00507188" w:rsidRPr="00507188" w:rsidRDefault="00507188" w:rsidP="00507188"/>
    <w:p w14:paraId="1A3024FC" w14:textId="03548E58" w:rsidR="0028073F" w:rsidRDefault="00CD5037" w:rsidP="001E1430">
      <w:pPr>
        <w:jc w:val="both"/>
      </w:pPr>
      <w:r>
        <w:t>Die C</w:t>
      </w:r>
      <w:r w:rsidR="00947D30">
        <w:t>-</w:t>
      </w:r>
      <w:r>
        <w:t>File hingegen besteh</w:t>
      </w:r>
      <w:r w:rsidR="00A2008E">
        <w:t>t</w:t>
      </w:r>
      <w:r>
        <w:t xml:space="preserve"> aus den </w:t>
      </w:r>
      <w:r w:rsidR="002B46DD">
        <w:t xml:space="preserve">im </w:t>
      </w:r>
      <w:r>
        <w:t>Praktika bereits bekannten und benöt</w:t>
      </w:r>
      <w:r w:rsidR="00C93F22">
        <w:t>i</w:t>
      </w:r>
      <w:r>
        <w:t xml:space="preserve">gten </w:t>
      </w:r>
      <w:r w:rsidR="001E1430">
        <w:t>Funktionen</w:t>
      </w:r>
      <w:r>
        <w:t xml:space="preserve">, wobei auch hier wieder auf die wichtigsten Funktionen beschränkt wurde. Wie aus den Praktika bekannt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Beim Laden werden auch die GPIO Pins, wie in </w:t>
      </w:r>
      <w:r w:rsidR="00E57EE5">
        <w:fldChar w:fldCharType="begin"/>
      </w:r>
      <w:r w:rsidR="00E57EE5">
        <w:instrText xml:space="preserve"> REF _Ref106112398 \h </w:instrText>
      </w:r>
      <w:r w:rsidR="00E57EE5">
        <w:fldChar w:fldCharType="separate"/>
      </w:r>
      <w:r w:rsidR="00E57EE5">
        <w:t xml:space="preserve">Sourcecode </w:t>
      </w:r>
      <w:r w:rsidR="00E57EE5">
        <w:rPr>
          <w:noProof/>
        </w:rPr>
        <w:t>3</w:t>
      </w:r>
      <w:r w:rsidR="00E57EE5">
        <w:fldChar w:fldCharType="end"/>
      </w:r>
      <w:r w:rsidR="00E57EE5">
        <w:t xml:space="preserve"> beschrieben, initialisiert. </w:t>
      </w:r>
    </w:p>
    <w:p w14:paraId="305E3ACC" w14:textId="361CA6D8" w:rsidR="00CF04D4" w:rsidRDefault="00CF04D4" w:rsidP="001E1430">
      <w:pPr>
        <w:jc w:val="both"/>
      </w:pPr>
      <w:r>
        <w:t xml:space="preserve">Zudem beinhaltet der LED-Matrix Treiber die </w:t>
      </w:r>
      <w:r w:rsidR="00FE23EB">
        <w:t>„</w:t>
      </w:r>
      <w:r>
        <w:t xml:space="preserve">Device </w:t>
      </w:r>
      <w:proofErr w:type="spellStart"/>
      <w:r>
        <w:t>read</w:t>
      </w:r>
      <w:proofErr w:type="spellEnd"/>
      <w:r w:rsidR="00FE23EB">
        <w:t>“</w:t>
      </w:r>
      <w:r w:rsidR="00F34129">
        <w:t xml:space="preserve"> </w:t>
      </w:r>
      <w:r w:rsidR="00F333FB">
        <w:t>–</w:t>
      </w:r>
      <w:r w:rsidR="00F34129">
        <w:t xml:space="preserve"> </w:t>
      </w:r>
      <w:r w:rsidR="001E1430">
        <w:t>Funktion</w:t>
      </w:r>
      <w:r w:rsidR="00F333FB">
        <w:t xml:space="preserve">, </w:t>
      </w:r>
      <w:r>
        <w:t xml:space="preserve">über welche innerhalb der Command Line auf das Device zugegriffen werden kann und </w:t>
      </w:r>
      <w:r w:rsidR="00B31C70">
        <w:t>v</w:t>
      </w:r>
      <w:r>
        <w:t>ordefinierte Inhalte ausgelesen werden können</w:t>
      </w:r>
      <w:r w:rsidR="00957CA2">
        <w:t xml:space="preserve"> (</w:t>
      </w:r>
      <w:r w:rsidR="009367BB">
        <w:t xml:space="preserve">siehe </w:t>
      </w:r>
      <w:r w:rsidR="009367BB">
        <w:fldChar w:fldCharType="begin"/>
      </w:r>
      <w:r w:rsidR="009367BB">
        <w:instrText xml:space="preserve"> REF _Ref106112799 \h </w:instrText>
      </w:r>
      <w:r w:rsidR="009367BB">
        <w:fldChar w:fldCharType="separate"/>
      </w:r>
      <w:r w:rsidR="009367BB">
        <w:t xml:space="preserve">Sourcecode </w:t>
      </w:r>
      <w:r w:rsidR="009367BB">
        <w:rPr>
          <w:noProof/>
        </w:rPr>
        <w:t>7</w:t>
      </w:r>
      <w:r w:rsidR="009367BB">
        <w:fldChar w:fldCharType="end"/>
      </w:r>
      <w:r w:rsidR="009367BB">
        <w:t>)</w:t>
      </w:r>
      <w:r w:rsidR="00743523">
        <w:t xml:space="preserve">. </w:t>
      </w:r>
      <w:r w:rsidR="00743523" w:rsidRPr="00743523">
        <w:rPr>
          <w:color w:val="FF0000"/>
        </w:rPr>
        <w:t>TODO Erklärung</w:t>
      </w:r>
    </w:p>
    <w:p w14:paraId="34E36787" w14:textId="2078C492" w:rsidR="00CF04D4" w:rsidRDefault="00CF04D4" w:rsidP="001E1430">
      <w:pPr>
        <w:jc w:val="both"/>
      </w:pPr>
      <w:r>
        <w:t>Dasselbige mit der Funktion auf das Device zu schreiben</w:t>
      </w:r>
      <w:r w:rsidR="001E1430">
        <w:t>.</w:t>
      </w:r>
    </w:p>
    <w:p w14:paraId="5419C644" w14:textId="63C788F4" w:rsidR="008A4F54" w:rsidRDefault="008A4F54" w:rsidP="001E1430">
      <w:pPr>
        <w:jc w:val="both"/>
      </w:pPr>
      <w:r>
        <w:fldChar w:fldCharType="begin"/>
      </w:r>
      <w:r>
        <w:instrText xml:space="preserve"> REF _Ref106894771 \h </w:instrText>
      </w:r>
      <w:r>
        <w:fldChar w:fldCharType="separate"/>
      </w:r>
      <w:r>
        <w:t xml:space="preserve">Sourcecode </w:t>
      </w:r>
      <w:r>
        <w:rPr>
          <w:noProof/>
        </w:rPr>
        <w:t>7</w:t>
      </w:r>
      <w:r>
        <w:fldChar w:fldCharType="end"/>
      </w:r>
    </w:p>
    <w:p w14:paraId="7998BA82" w14:textId="78DDD972" w:rsidR="00B4040C" w:rsidRDefault="00B04E39" w:rsidP="000002F1">
      <w:pPr>
        <w:jc w:val="both"/>
      </w:pPr>
      <w:r>
        <w:t>Im Vorletzten Schritt mussten nun noch die IO-</w:t>
      </w:r>
      <w:proofErr w:type="spellStart"/>
      <w:r w:rsidR="001E1430">
        <w:t>Controll</w:t>
      </w:r>
      <w:proofErr w:type="spellEnd"/>
      <w:r>
        <w:t xml:space="preserve"> Operationen </w:t>
      </w:r>
      <w:r w:rsidR="00FA3086">
        <w:t>programmiert</w:t>
      </w:r>
      <w:r>
        <w:t xml:space="preserve"> werden</w:t>
      </w:r>
      <w:r w:rsidR="001E1430">
        <w:t>.</w:t>
      </w:r>
    </w:p>
    <w:p w14:paraId="71EBDE53" w14:textId="0B0D43EC" w:rsidR="008A4F54" w:rsidRPr="000002F1" w:rsidRDefault="008A4F54" w:rsidP="000002F1">
      <w:pPr>
        <w:jc w:val="both"/>
      </w:pPr>
      <w:r>
        <w:fldChar w:fldCharType="begin"/>
      </w:r>
      <w:r>
        <w:instrText xml:space="preserve"> REF _Ref106894784 \h </w:instrText>
      </w:r>
      <w:r>
        <w:fldChar w:fldCharType="separate"/>
      </w:r>
      <w:r>
        <w:t xml:space="preserve">Sourcecode </w:t>
      </w:r>
      <w:r>
        <w:rPr>
          <w:noProof/>
        </w:rPr>
        <w:t>8</w:t>
      </w:r>
      <w:r>
        <w:fldChar w:fldCharType="end"/>
      </w:r>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46" w:name="_Toc106895753"/>
      <w:proofErr w:type="spellStart"/>
      <w:r>
        <w:lastRenderedPageBreak/>
        <w:t>Makefile</w:t>
      </w:r>
      <w:bookmarkEnd w:id="46"/>
      <w:proofErr w:type="spellEnd"/>
    </w:p>
    <w:p w14:paraId="72FDB936" w14:textId="6A4E24A3" w:rsidR="00B04E39" w:rsidRDefault="00B04E39" w:rsidP="00FA3086">
      <w:pPr>
        <w:jc w:val="both"/>
      </w:pPr>
    </w:p>
    <w:p w14:paraId="52E062C5" w14:textId="59F47B8C" w:rsidR="00823715" w:rsidRDefault="00823715" w:rsidP="00FA3086">
      <w:pPr>
        <w:jc w:val="both"/>
      </w:pPr>
      <w:bookmarkStart w:id="47" w:name="_CTVK001acf763654d524c40ad059c5d10f63076"/>
      <w:r>
        <w:rPr>
          <w:color w:val="000000"/>
          <w:szCs w:val="24"/>
        </w:rPr>
        <w:t xml:space="preserve">Ein </w:t>
      </w:r>
      <w:proofErr w:type="spellStart"/>
      <w:r>
        <w:rPr>
          <w:color w:val="000000"/>
          <w:szCs w:val="24"/>
        </w:rPr>
        <w:t>Makefile</w:t>
      </w:r>
      <w:proofErr w:type="spellEnd"/>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Ziel«) und wie es </w:t>
      </w:r>
      <w:proofErr w:type="spellStart"/>
      <w:r>
        <w:rPr>
          <w:color w:val="000000"/>
          <w:szCs w:val="24"/>
        </w:rPr>
        <w:t>es</w:t>
      </w:r>
      <w:proofErr w:type="spellEnd"/>
      <w:r>
        <w:rPr>
          <w:color w:val="000000"/>
          <w:szCs w:val="24"/>
        </w:rPr>
        <w:t xml:space="preserve"> tun soll (das ist die dem Ziel zugeordnete »Regel«). Außerdem kann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47"/>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FF47A5">
            <w:rPr>
              <w:color w:val="000000"/>
              <w:szCs w:val="24"/>
            </w:rPr>
            <w:t>(Becker 2007)</w:t>
          </w:r>
          <w:r>
            <w:rPr>
              <w:color w:val="000000"/>
              <w:szCs w:val="24"/>
            </w:rPr>
            <w:fldChar w:fldCharType="end"/>
          </w:r>
        </w:sdtContent>
      </w:sdt>
    </w:p>
    <w:p w14:paraId="2F3C161E" w14:textId="3BFEC179" w:rsidR="00823715" w:rsidRDefault="00823715" w:rsidP="00FA3086">
      <w:pPr>
        <w:jc w:val="both"/>
      </w:pPr>
      <w:r>
        <w:t xml:space="preserve">In unserem </w:t>
      </w:r>
      <w:proofErr w:type="spellStart"/>
      <w:r>
        <w:t>Makefile</w:t>
      </w:r>
      <w:proofErr w:type="spellEnd"/>
      <w:r>
        <w:t xml:space="preserve"> wird ein Kernel Objekt erzeugt, </w:t>
      </w:r>
      <w:r w:rsidR="000B319A">
        <w:t>sowie</w:t>
      </w:r>
      <w:r>
        <w:t xml:space="preserve"> in dem </w:t>
      </w:r>
      <w:r w:rsidR="000B319A">
        <w:t>Directory</w:t>
      </w:r>
      <w:r>
        <w:t xml:space="preserve"> </w:t>
      </w:r>
      <w:r w:rsidR="000B319A">
        <w:t>gebildet</w:t>
      </w:r>
      <w:r>
        <w:t xml:space="preserve">. Zusätzlich wird eine </w:t>
      </w:r>
      <w:proofErr w:type="spellStart"/>
      <w:r>
        <w:t>Compiling</w:t>
      </w:r>
      <w:proofErr w:type="spellEnd"/>
      <w:r>
        <w:t xml:space="preserve"> </w:t>
      </w:r>
      <w:proofErr w:type="spellStart"/>
      <w:r>
        <w:t>flag</w:t>
      </w:r>
      <w:proofErr w:type="spellEnd"/>
      <w:r>
        <w:t xml:space="preserve"> verwendet, um den Treiber mit dem C99 </w:t>
      </w:r>
      <w:r w:rsidR="000B319A">
        <w:t>Standard</w:t>
      </w:r>
      <w:r>
        <w:t xml:space="preserve"> </w:t>
      </w:r>
      <w:r w:rsidR="00FA3086">
        <w:t>z</w:t>
      </w:r>
      <w:r>
        <w:t xml:space="preserve">u Kompilieren, damit </w:t>
      </w:r>
      <w:proofErr w:type="spellStart"/>
      <w:r w:rsidR="000B319A">
        <w:t>for</w:t>
      </w:r>
      <w:proofErr w:type="spellEnd"/>
      <w:r w:rsidR="001F793F">
        <w:t>-</w:t>
      </w:r>
      <w:r w:rsidR="000B319A">
        <w:t>schleifen verwendet werden können, welche unter der standardmäßigen C90 Kompilierung nicht verwendbar sind.</w:t>
      </w:r>
    </w:p>
    <w:p w14:paraId="6CF7B3A3" w14:textId="16F36358" w:rsidR="000B319A" w:rsidRDefault="000B319A" w:rsidP="00FA3086">
      <w:pPr>
        <w:jc w:val="both"/>
      </w:pPr>
      <w:r>
        <w:t xml:space="preserve">Mit dem </w:t>
      </w:r>
      <w:r w:rsidR="00FA3086">
        <w:t>„</w:t>
      </w:r>
      <w:r>
        <w:t>all</w:t>
      </w:r>
      <w:r w:rsidR="00FA3086">
        <w:t>“</w:t>
      </w:r>
      <w:r>
        <w:t xml:space="preserve"> Befehl wird das </w:t>
      </w:r>
      <w:r w:rsidR="00FA3086">
        <w:t>Default</w:t>
      </w:r>
      <w:r>
        <w:t xml:space="preserve"> Case aufgerufen, </w:t>
      </w:r>
      <w:r w:rsidR="001F793F">
        <w:t>welches</w:t>
      </w:r>
      <w:r>
        <w:t xml:space="preserve"> bei </w:t>
      </w:r>
      <w:proofErr w:type="spellStart"/>
      <w:r>
        <w:t>make</w:t>
      </w:r>
      <w:proofErr w:type="spellEnd"/>
      <w:r>
        <w:t xml:space="preserve"> ohne Target lediglich das Kernel </w:t>
      </w:r>
      <w:r w:rsidR="001F793F">
        <w:t>Objekt</w:t>
      </w:r>
      <w:r>
        <w:t xml:space="preserve"> Bildet. Clean </w:t>
      </w:r>
      <w:proofErr w:type="gramStart"/>
      <w:r>
        <w:t>löscht</w:t>
      </w:r>
      <w:proofErr w:type="gramEnd"/>
      <w:r>
        <w:t xml:space="preserve"> dabei alle temporär </w:t>
      </w:r>
      <w:r w:rsidR="001F793F">
        <w:t>erstellten</w:t>
      </w:r>
      <w:r>
        <w:t xml:space="preserve"> Dateien.  </w:t>
      </w:r>
      <w:proofErr w:type="spellStart"/>
      <w:r>
        <w:t>Disclean</w:t>
      </w:r>
      <w:proofErr w:type="spellEnd"/>
      <w:r>
        <w:t xml:space="preserve"> </w:t>
      </w:r>
      <w:proofErr w:type="spellStart"/>
      <w:r>
        <w:t>cleant</w:t>
      </w:r>
      <w:proofErr w:type="spellEnd"/>
      <w:r>
        <w:t xml:space="preserve"> die </w:t>
      </w:r>
      <w:r w:rsidR="001F793F">
        <w:t>temporären</w:t>
      </w:r>
      <w:r>
        <w:t xml:space="preserve"> Dateien, </w:t>
      </w:r>
      <w:r w:rsidR="001F793F">
        <w:t>sowie</w:t>
      </w:r>
      <w:r>
        <w:t xml:space="preserve"> das Kernel Objekt. </w:t>
      </w:r>
      <w:proofErr w:type="spellStart"/>
      <w:r>
        <w:t>Install</w:t>
      </w:r>
      <w:proofErr w:type="spellEnd"/>
      <w:r>
        <w:t xml:space="preserve"> </w:t>
      </w:r>
      <w:r w:rsidR="00FA3086">
        <w:t>kompiliert</w:t>
      </w:r>
      <w:r>
        <w:t xml:space="preserve"> die Module, ruft clean auf und installiert das Modul mit </w:t>
      </w:r>
      <w:proofErr w:type="spellStart"/>
      <w:r>
        <w:t>insmod</w:t>
      </w:r>
      <w:proofErr w:type="spellEnd"/>
      <w:r>
        <w:t xml:space="preserve">. Dieser Befehl muss mit </w:t>
      </w:r>
      <w:r w:rsidR="001F793F">
        <w:t>$</w:t>
      </w:r>
      <w:proofErr w:type="spellStart"/>
      <w:r w:rsidR="001F793F">
        <w:t>sudo</w:t>
      </w:r>
      <w:proofErr w:type="spellEnd"/>
      <w:r w:rsidR="001F793F">
        <w:t xml:space="preserve"> ausgeführt werden, da es die Berechtigung benötigt Kernel Objekte zu löschen, nachdem diese in den Kernel hineingeladen wurden</w:t>
      </w:r>
      <w:r w:rsidR="000050AC">
        <w:t xml:space="preserve"> und auch Kernel Objekte Laden möchte</w:t>
      </w:r>
      <w:r w:rsidR="001F793F">
        <w:t>.</w:t>
      </w:r>
    </w:p>
    <w:p w14:paraId="1236D9B3" w14:textId="27F48FEF" w:rsidR="008A4F54" w:rsidRDefault="008A4F54" w:rsidP="00FA3086">
      <w:pPr>
        <w:jc w:val="both"/>
      </w:pPr>
      <w:r>
        <w:fldChar w:fldCharType="begin"/>
      </w:r>
      <w:r>
        <w:instrText xml:space="preserve"> REF _Ref106894791 \h </w:instrText>
      </w:r>
      <w:r>
        <w:fldChar w:fldCharType="separate"/>
      </w:r>
      <w:r>
        <w:t xml:space="preserve">Sourcecode </w:t>
      </w:r>
      <w:r>
        <w:rPr>
          <w:noProof/>
        </w:rPr>
        <w:t>9</w:t>
      </w:r>
      <w:r>
        <w:fldChar w:fldCharType="end"/>
      </w:r>
    </w:p>
    <w:p w14:paraId="32710D45" w14:textId="253E2E7A" w:rsidR="00363DAD" w:rsidRPr="00021AAB" w:rsidRDefault="00363DAD" w:rsidP="006A6278"/>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25CB0202" w14:textId="77777777" w:rsidR="00363DAD" w:rsidRPr="00021AAB" w:rsidRDefault="00363DAD" w:rsidP="006A6278"/>
    <w:p w14:paraId="1A92B254" w14:textId="04FB586D" w:rsidR="004D5CE7" w:rsidRDefault="00D31618" w:rsidP="00D31618">
      <w:pPr>
        <w:pStyle w:val="berschrift1"/>
      </w:pPr>
      <w:bookmarkStart w:id="48" w:name="_Toc106895754"/>
      <w:bookmarkStart w:id="49" w:name="_Ref106896762"/>
      <w:r>
        <w:t>User App</w:t>
      </w:r>
      <w:bookmarkEnd w:id="48"/>
      <w:bookmarkEnd w:id="49"/>
    </w:p>
    <w:p w14:paraId="30BE3BAF" w14:textId="74FA94A7" w:rsidR="004D5CE7" w:rsidRDefault="004D5CE7" w:rsidP="006A6278"/>
    <w:p w14:paraId="168C1FE1" w14:textId="07AE60D4" w:rsidR="0073770E" w:rsidRDefault="001F793F" w:rsidP="00FA3086">
      <w:pPr>
        <w:jc w:val="both"/>
      </w:pPr>
      <w:r>
        <w:t xml:space="preserve">Die User App, bzw. Benutzer </w:t>
      </w:r>
      <w:proofErr w:type="spellStart"/>
      <w:r>
        <w:t>Application</w:t>
      </w:r>
      <w:proofErr w:type="spellEnd"/>
      <w:r>
        <w:t xml:space="preserve">, ist das Modul mit welchem wir unseren Treiber steuern. Hierfür werden Funktionen, </w:t>
      </w:r>
      <w:r w:rsidR="00411112">
        <w:t>der Kontroller, sowie die App selbst benötigt.</w:t>
      </w:r>
      <w:r w:rsidR="0073770E">
        <w:t xml:space="preserve"> Der Aufbau erfolgt in verschiedenen Thematischen Files.</w:t>
      </w:r>
    </w:p>
    <w:p w14:paraId="3A3CA1A4" w14:textId="4311DC41" w:rsidR="00411112" w:rsidRDefault="00411112" w:rsidP="006A6278"/>
    <w:p w14:paraId="1F3B94FD" w14:textId="58EBBBDD" w:rsidR="00411112" w:rsidRDefault="00411112" w:rsidP="00411112">
      <w:pPr>
        <w:pStyle w:val="berschrift2"/>
      </w:pPr>
      <w:bookmarkStart w:id="50" w:name="_Toc106895755"/>
      <w:r>
        <w:t>User App Funktionen</w:t>
      </w:r>
      <w:bookmarkEnd w:id="50"/>
    </w:p>
    <w:p w14:paraId="6F84315D" w14:textId="63C42B82" w:rsidR="00411112" w:rsidRDefault="00411112" w:rsidP="00FA3086">
      <w:pPr>
        <w:jc w:val="both"/>
      </w:pPr>
    </w:p>
    <w:p w14:paraId="6CB33CED" w14:textId="77777777" w:rsidR="00411112" w:rsidRDefault="00411112" w:rsidP="00FA3086">
      <w:pPr>
        <w:jc w:val="both"/>
      </w:pPr>
      <w:r>
        <w:t xml:space="preserve">Für die User App werden Funktionen benötigt, um alle LEDs zu setzten, </w:t>
      </w:r>
    </w:p>
    <w:tbl>
      <w:tblPr>
        <w:tblStyle w:val="Tabellenraster"/>
        <w:tblW w:w="0" w:type="auto"/>
        <w:tblLook w:val="04A0" w:firstRow="1" w:lastRow="0" w:firstColumn="1" w:lastColumn="0" w:noHBand="0" w:noVBand="1"/>
      </w:tblPr>
      <w:tblGrid>
        <w:gridCol w:w="9062"/>
      </w:tblGrid>
      <w:tr w:rsidR="00411112" w14:paraId="0D5C2680" w14:textId="77777777" w:rsidTr="00411112">
        <w:tc>
          <w:tcPr>
            <w:tcW w:w="9062" w:type="dxa"/>
          </w:tcPr>
          <w:p w14:paraId="022B2012" w14:textId="77777777" w:rsidR="00411112" w:rsidRPr="00021AAB" w:rsidRDefault="00411112" w:rsidP="00411112">
            <w:pPr>
              <w:rPr>
                <w:sz w:val="16"/>
                <w:szCs w:val="16"/>
              </w:rPr>
            </w:pPr>
            <w:proofErr w:type="spellStart"/>
            <w:r w:rsidRPr="00021AAB">
              <w:rPr>
                <w:sz w:val="16"/>
                <w:szCs w:val="16"/>
              </w:rPr>
              <w:t>void</w:t>
            </w:r>
            <w:proofErr w:type="spellEnd"/>
            <w:r w:rsidRPr="00021AAB">
              <w:rPr>
                <w:sz w:val="16"/>
                <w:szCs w:val="16"/>
              </w:rPr>
              <w:t xml:space="preserve"> </w:t>
            </w:r>
            <w:proofErr w:type="spellStart"/>
            <w:r w:rsidRPr="00021AAB">
              <w:rPr>
                <w:sz w:val="16"/>
                <w:szCs w:val="16"/>
              </w:rPr>
              <w:t>led_set_all</w:t>
            </w:r>
            <w:proofErr w:type="spellEnd"/>
            <w:r w:rsidRPr="00021AAB">
              <w:rPr>
                <w:sz w:val="16"/>
                <w:szCs w:val="16"/>
              </w:rPr>
              <w:t xml:space="preserve">(uint8_t </w:t>
            </w:r>
            <w:proofErr w:type="spellStart"/>
            <w:r w:rsidRPr="00021AAB">
              <w:rPr>
                <w:sz w:val="16"/>
                <w:szCs w:val="16"/>
              </w:rPr>
              <w:t>state</w:t>
            </w:r>
            <w:proofErr w:type="spellEnd"/>
            <w:r w:rsidRPr="00021AAB">
              <w:rPr>
                <w:sz w:val="16"/>
                <w:szCs w:val="16"/>
              </w:rPr>
              <w:t>) {</w:t>
            </w:r>
          </w:p>
          <w:p w14:paraId="4B7A1526"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for</w:t>
            </w:r>
            <w:proofErr w:type="spellEnd"/>
            <w:r w:rsidRPr="00021AAB">
              <w:rPr>
                <w:sz w:val="16"/>
                <w:szCs w:val="16"/>
              </w:rPr>
              <w:t>(</w:t>
            </w:r>
            <w:proofErr w:type="spellStart"/>
            <w:r w:rsidRPr="00021AAB">
              <w:rPr>
                <w:sz w:val="16"/>
                <w:szCs w:val="16"/>
              </w:rPr>
              <w:t>int</w:t>
            </w:r>
            <w:proofErr w:type="spellEnd"/>
            <w:r w:rsidRPr="00021AAB">
              <w:rPr>
                <w:sz w:val="16"/>
                <w:szCs w:val="16"/>
              </w:rPr>
              <w:t xml:space="preserve"> i = 0; i &lt;= </w:t>
            </w:r>
            <w:proofErr w:type="spellStart"/>
            <w:r w:rsidRPr="00021AAB">
              <w:rPr>
                <w:sz w:val="16"/>
                <w:szCs w:val="16"/>
              </w:rPr>
              <w:t>DIMENSIONS.rows</w:t>
            </w:r>
            <w:proofErr w:type="spellEnd"/>
            <w:r w:rsidRPr="00021AAB">
              <w:rPr>
                <w:sz w:val="16"/>
                <w:szCs w:val="16"/>
              </w:rPr>
              <w:t>; i++) {</w:t>
            </w:r>
          </w:p>
          <w:p w14:paraId="258A3F01"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for</w:t>
            </w:r>
            <w:proofErr w:type="spellEnd"/>
            <w:r w:rsidRPr="00021AAB">
              <w:rPr>
                <w:sz w:val="16"/>
                <w:szCs w:val="16"/>
              </w:rPr>
              <w:t>(</w:t>
            </w:r>
            <w:proofErr w:type="spellStart"/>
            <w:r w:rsidRPr="00021AAB">
              <w:rPr>
                <w:sz w:val="16"/>
                <w:szCs w:val="16"/>
              </w:rPr>
              <w:t>int</w:t>
            </w:r>
            <w:proofErr w:type="spellEnd"/>
            <w:r w:rsidRPr="00021AAB">
              <w:rPr>
                <w:sz w:val="16"/>
                <w:szCs w:val="16"/>
              </w:rPr>
              <w:t xml:space="preserve"> j = 0; j &lt;= </w:t>
            </w:r>
            <w:proofErr w:type="spellStart"/>
            <w:r w:rsidRPr="00021AAB">
              <w:rPr>
                <w:sz w:val="16"/>
                <w:szCs w:val="16"/>
              </w:rPr>
              <w:t>DIMENSIONS.lines</w:t>
            </w:r>
            <w:proofErr w:type="spellEnd"/>
            <w:r w:rsidRPr="00021AAB">
              <w:rPr>
                <w:sz w:val="16"/>
                <w:szCs w:val="16"/>
              </w:rPr>
              <w:t xml:space="preserve">; </w:t>
            </w:r>
            <w:proofErr w:type="spellStart"/>
            <w:r w:rsidRPr="00021AAB">
              <w:rPr>
                <w:sz w:val="16"/>
                <w:szCs w:val="16"/>
              </w:rPr>
              <w:t>j++</w:t>
            </w:r>
            <w:proofErr w:type="spellEnd"/>
            <w:r w:rsidRPr="00021AAB">
              <w:rPr>
                <w:sz w:val="16"/>
                <w:szCs w:val="16"/>
              </w:rPr>
              <w:t>) {</w:t>
            </w:r>
          </w:p>
          <w:p w14:paraId="439FDEEE"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setPixel</w:t>
            </w:r>
            <w:proofErr w:type="spellEnd"/>
            <w:r w:rsidRPr="00021AAB">
              <w:rPr>
                <w:sz w:val="16"/>
                <w:szCs w:val="16"/>
              </w:rPr>
              <w:t xml:space="preserve">(i, j, </w:t>
            </w:r>
            <w:proofErr w:type="spellStart"/>
            <w:r w:rsidRPr="00021AAB">
              <w:rPr>
                <w:sz w:val="16"/>
                <w:szCs w:val="16"/>
              </w:rPr>
              <w:t>state</w:t>
            </w:r>
            <w:proofErr w:type="spellEnd"/>
            <w:r w:rsidRPr="00021AAB">
              <w:rPr>
                <w:sz w:val="16"/>
                <w:szCs w:val="16"/>
              </w:rPr>
              <w:t>);</w:t>
            </w:r>
          </w:p>
          <w:p w14:paraId="67383AEF" w14:textId="77777777" w:rsidR="00411112" w:rsidRPr="00411112" w:rsidRDefault="00411112" w:rsidP="00411112">
            <w:pPr>
              <w:rPr>
                <w:sz w:val="16"/>
                <w:szCs w:val="16"/>
              </w:rPr>
            </w:pPr>
            <w:r w:rsidRPr="00021AAB">
              <w:rPr>
                <w:sz w:val="16"/>
                <w:szCs w:val="16"/>
              </w:rPr>
              <w:t xml:space="preserve">        </w:t>
            </w:r>
            <w:r w:rsidRPr="00411112">
              <w:rPr>
                <w:sz w:val="16"/>
                <w:szCs w:val="16"/>
              </w:rPr>
              <w:t>}</w:t>
            </w:r>
          </w:p>
          <w:p w14:paraId="7339C0EE" w14:textId="77777777" w:rsidR="00411112" w:rsidRPr="00411112" w:rsidRDefault="00411112" w:rsidP="00411112">
            <w:pPr>
              <w:rPr>
                <w:sz w:val="16"/>
                <w:szCs w:val="16"/>
              </w:rPr>
            </w:pPr>
            <w:r w:rsidRPr="00411112">
              <w:rPr>
                <w:sz w:val="16"/>
                <w:szCs w:val="16"/>
              </w:rPr>
              <w:t xml:space="preserve">    }</w:t>
            </w:r>
          </w:p>
          <w:p w14:paraId="39C673FB" w14:textId="09AB7010" w:rsidR="00411112" w:rsidRDefault="00411112" w:rsidP="00411112">
            <w:r w:rsidRPr="00411112">
              <w:rPr>
                <w:sz w:val="16"/>
                <w:szCs w:val="16"/>
              </w:rPr>
              <w:t>}</w:t>
            </w:r>
          </w:p>
        </w:tc>
      </w:tr>
    </w:tbl>
    <w:p w14:paraId="2C0870C2" w14:textId="77777777" w:rsidR="00411112" w:rsidRDefault="00411112" w:rsidP="006A6278"/>
    <w:p w14:paraId="77C61555" w14:textId="5ADA7DBE" w:rsidR="00411112" w:rsidRDefault="00411112" w:rsidP="00FA3086">
      <w:pPr>
        <w:jc w:val="both"/>
      </w:pPr>
      <w:r>
        <w:t xml:space="preserve">sowie einzelne Spalten und/oder Reihen. </w:t>
      </w:r>
    </w:p>
    <w:tbl>
      <w:tblPr>
        <w:tblStyle w:val="Tabellenraster"/>
        <w:tblW w:w="0" w:type="auto"/>
        <w:tblLook w:val="04A0" w:firstRow="1" w:lastRow="0" w:firstColumn="1" w:lastColumn="0" w:noHBand="0" w:noVBand="1"/>
      </w:tblPr>
      <w:tblGrid>
        <w:gridCol w:w="4531"/>
        <w:gridCol w:w="4531"/>
      </w:tblGrid>
      <w:tr w:rsidR="00411112" w14:paraId="1D1117AA" w14:textId="77777777" w:rsidTr="00411112">
        <w:tc>
          <w:tcPr>
            <w:tcW w:w="4531" w:type="dxa"/>
          </w:tcPr>
          <w:p w14:paraId="2F439771" w14:textId="77777777" w:rsidR="00411112" w:rsidRPr="0050254A" w:rsidRDefault="00411112" w:rsidP="00411112">
            <w:pPr>
              <w:rPr>
                <w:sz w:val="16"/>
                <w:szCs w:val="16"/>
              </w:rPr>
            </w:pPr>
            <w:proofErr w:type="spellStart"/>
            <w:r w:rsidRPr="0050254A">
              <w:rPr>
                <w:sz w:val="16"/>
                <w:szCs w:val="16"/>
              </w:rPr>
              <w:t>void</w:t>
            </w:r>
            <w:proofErr w:type="spellEnd"/>
            <w:r w:rsidRPr="0050254A">
              <w:rPr>
                <w:sz w:val="16"/>
                <w:szCs w:val="16"/>
              </w:rPr>
              <w:t xml:space="preserve"> </w:t>
            </w:r>
            <w:proofErr w:type="spellStart"/>
            <w:r w:rsidRPr="0050254A">
              <w:rPr>
                <w:sz w:val="16"/>
                <w:szCs w:val="16"/>
              </w:rPr>
              <w:t>led_set_row</w:t>
            </w:r>
            <w:proofErr w:type="spellEnd"/>
            <w:r w:rsidRPr="0050254A">
              <w:rPr>
                <w:sz w:val="16"/>
                <w:szCs w:val="16"/>
              </w:rPr>
              <w:t xml:space="preserve">(uint8_t </w:t>
            </w:r>
            <w:proofErr w:type="spellStart"/>
            <w:r w:rsidRPr="0050254A">
              <w:rPr>
                <w:sz w:val="16"/>
                <w:szCs w:val="16"/>
              </w:rPr>
              <w:t>row</w:t>
            </w:r>
            <w:proofErr w:type="spellEnd"/>
            <w:r w:rsidRPr="0050254A">
              <w:rPr>
                <w:sz w:val="16"/>
                <w:szCs w:val="16"/>
              </w:rPr>
              <w:t xml:space="preserve">, uint8_t </w:t>
            </w:r>
            <w:proofErr w:type="spellStart"/>
            <w:r w:rsidRPr="0050254A">
              <w:rPr>
                <w:sz w:val="16"/>
                <w:szCs w:val="16"/>
              </w:rPr>
              <w:t>set</w:t>
            </w:r>
            <w:proofErr w:type="spellEnd"/>
            <w:r w:rsidRPr="0050254A">
              <w:rPr>
                <w:sz w:val="16"/>
                <w:szCs w:val="16"/>
              </w:rPr>
              <w:t>) {</w:t>
            </w:r>
          </w:p>
          <w:p w14:paraId="4F1598CD" w14:textId="77777777" w:rsidR="00411112" w:rsidRPr="00021AAB" w:rsidRDefault="00411112" w:rsidP="00411112">
            <w:pPr>
              <w:rPr>
                <w:sz w:val="16"/>
                <w:szCs w:val="16"/>
                <w:lang w:val="en-US"/>
              </w:rPr>
            </w:pPr>
            <w:r w:rsidRPr="0050254A">
              <w:rPr>
                <w:sz w:val="16"/>
                <w:szCs w:val="16"/>
              </w:rPr>
              <w:t xml:space="preserve">    </w:t>
            </w:r>
            <w:proofErr w:type="spellStart"/>
            <w:r w:rsidRPr="008F2FF0">
              <w:rPr>
                <w:sz w:val="16"/>
                <w:szCs w:val="16"/>
              </w:rPr>
              <w:t>for</w:t>
            </w:r>
            <w:proofErr w:type="spellEnd"/>
            <w:r w:rsidRPr="008F2FF0">
              <w:rPr>
                <w:sz w:val="16"/>
                <w:szCs w:val="16"/>
              </w:rPr>
              <w:t>(</w:t>
            </w:r>
            <w:proofErr w:type="spellStart"/>
            <w:r w:rsidRPr="008F2FF0">
              <w:rPr>
                <w:sz w:val="16"/>
                <w:szCs w:val="16"/>
              </w:rPr>
              <w:t>int</w:t>
            </w:r>
            <w:proofErr w:type="spellEnd"/>
            <w:r w:rsidRPr="008F2FF0">
              <w:rPr>
                <w:sz w:val="16"/>
                <w:szCs w:val="16"/>
              </w:rPr>
              <w:t xml:space="preserve"> i = </w:t>
            </w:r>
            <w:r w:rsidRPr="00021AAB">
              <w:rPr>
                <w:sz w:val="16"/>
                <w:szCs w:val="16"/>
                <w:lang w:val="en-US"/>
              </w:rPr>
              <w:t xml:space="preserve">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row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 {</w:t>
            </w:r>
          </w:p>
          <w:p w14:paraId="0A93C6A5"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w:t>
            </w:r>
            <w:proofErr w:type="spellStart"/>
            <w:r w:rsidRPr="00411112">
              <w:rPr>
                <w:sz w:val="16"/>
                <w:szCs w:val="16"/>
              </w:rPr>
              <w:t>row</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62385712" w14:textId="77777777" w:rsidR="00411112" w:rsidRPr="00411112" w:rsidRDefault="00411112" w:rsidP="00411112">
            <w:pPr>
              <w:rPr>
                <w:sz w:val="16"/>
                <w:szCs w:val="16"/>
              </w:rPr>
            </w:pPr>
            <w:r w:rsidRPr="00411112">
              <w:rPr>
                <w:sz w:val="16"/>
                <w:szCs w:val="16"/>
              </w:rPr>
              <w:t xml:space="preserve">    }</w:t>
            </w:r>
          </w:p>
          <w:p w14:paraId="63BE49F5" w14:textId="2671310C" w:rsidR="00411112" w:rsidRDefault="00411112" w:rsidP="00411112">
            <w:r w:rsidRPr="00411112">
              <w:rPr>
                <w:sz w:val="16"/>
                <w:szCs w:val="16"/>
              </w:rPr>
              <w:t>}</w:t>
            </w:r>
          </w:p>
        </w:tc>
        <w:tc>
          <w:tcPr>
            <w:tcW w:w="4531" w:type="dxa"/>
          </w:tcPr>
          <w:p w14:paraId="77BEDEC9" w14:textId="77777777" w:rsidR="00411112" w:rsidRPr="00021AAB" w:rsidRDefault="00411112" w:rsidP="00411112">
            <w:pPr>
              <w:rPr>
                <w:sz w:val="16"/>
                <w:szCs w:val="16"/>
                <w:lang w:val="en-US"/>
              </w:rPr>
            </w:pPr>
            <w:r w:rsidRPr="00021AAB">
              <w:rPr>
                <w:sz w:val="16"/>
                <w:szCs w:val="16"/>
                <w:lang w:val="en-US"/>
              </w:rPr>
              <w:t xml:space="preserve">void </w:t>
            </w:r>
            <w:proofErr w:type="spellStart"/>
            <w:r w:rsidRPr="00021AAB">
              <w:rPr>
                <w:sz w:val="16"/>
                <w:szCs w:val="16"/>
                <w:lang w:val="en-US"/>
              </w:rPr>
              <w:t>led_set_line</w:t>
            </w:r>
            <w:proofErr w:type="spellEnd"/>
            <w:r w:rsidRPr="00021AAB">
              <w:rPr>
                <w:sz w:val="16"/>
                <w:szCs w:val="16"/>
                <w:lang w:val="en-US"/>
              </w:rPr>
              <w:t>(uint8_t line, uint8_t set) {</w:t>
            </w:r>
          </w:p>
          <w:p w14:paraId="7075C7C4" w14:textId="77777777" w:rsidR="00411112" w:rsidRPr="00021AAB" w:rsidRDefault="00411112" w:rsidP="00411112">
            <w:pPr>
              <w:rPr>
                <w:sz w:val="16"/>
                <w:szCs w:val="16"/>
                <w:lang w:val="en-US"/>
              </w:rPr>
            </w:pPr>
            <w:r w:rsidRPr="00021AAB">
              <w:rPr>
                <w:sz w:val="16"/>
                <w:szCs w:val="16"/>
                <w:lang w:val="en-US"/>
              </w:rPr>
              <w:t xml:space="preserve">    for(i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line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 {</w:t>
            </w:r>
          </w:p>
          <w:p w14:paraId="717DA90E"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w:t>
            </w:r>
            <w:proofErr w:type="spellStart"/>
            <w:r w:rsidRPr="00411112">
              <w:rPr>
                <w:sz w:val="16"/>
                <w:szCs w:val="16"/>
              </w:rPr>
              <w:t>line</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7CCB6BDA" w14:textId="77777777" w:rsidR="00411112" w:rsidRPr="00411112" w:rsidRDefault="00411112" w:rsidP="00411112">
            <w:pPr>
              <w:rPr>
                <w:sz w:val="16"/>
                <w:szCs w:val="16"/>
              </w:rPr>
            </w:pPr>
            <w:r w:rsidRPr="00411112">
              <w:rPr>
                <w:sz w:val="16"/>
                <w:szCs w:val="16"/>
              </w:rPr>
              <w:t xml:space="preserve">    }</w:t>
            </w:r>
          </w:p>
          <w:p w14:paraId="1628249B" w14:textId="22F58E72" w:rsidR="00411112" w:rsidRPr="00411112" w:rsidRDefault="00411112" w:rsidP="00411112">
            <w:pPr>
              <w:rPr>
                <w:sz w:val="16"/>
                <w:szCs w:val="16"/>
              </w:rPr>
            </w:pPr>
            <w:r w:rsidRPr="00411112">
              <w:rPr>
                <w:sz w:val="16"/>
                <w:szCs w:val="16"/>
              </w:rPr>
              <w:t>}</w:t>
            </w:r>
          </w:p>
        </w:tc>
      </w:tr>
    </w:tbl>
    <w:p w14:paraId="0B16D5DE" w14:textId="06175216" w:rsidR="00411112" w:rsidRDefault="00411112" w:rsidP="006A6278"/>
    <w:p w14:paraId="684A716D" w14:textId="1647A7CC" w:rsidR="00411112" w:rsidRDefault="00411112" w:rsidP="00FA3086">
      <w:pPr>
        <w:jc w:val="both"/>
      </w:pPr>
      <w:r>
        <w:t>Ebenfalls eine Snake Funktion, dem Spiel Snake nachempfunden, aber nicht das Spiel selbst wurde als nettes Graphisches Beispiel implementiert.</w:t>
      </w:r>
    </w:p>
    <w:tbl>
      <w:tblPr>
        <w:tblStyle w:val="Tabellenraster"/>
        <w:tblW w:w="0" w:type="auto"/>
        <w:tblLook w:val="04A0" w:firstRow="1" w:lastRow="0" w:firstColumn="1" w:lastColumn="0" w:noHBand="0" w:noVBand="1"/>
      </w:tblPr>
      <w:tblGrid>
        <w:gridCol w:w="9062"/>
      </w:tblGrid>
      <w:tr w:rsidR="00411112" w14:paraId="37FF7228" w14:textId="77777777" w:rsidTr="00411112">
        <w:tc>
          <w:tcPr>
            <w:tcW w:w="9062" w:type="dxa"/>
          </w:tcPr>
          <w:p w14:paraId="17E130DC" w14:textId="77777777" w:rsidR="00411112" w:rsidRPr="00021AAB" w:rsidRDefault="00411112" w:rsidP="00411112">
            <w:pPr>
              <w:rPr>
                <w:sz w:val="16"/>
                <w:szCs w:val="16"/>
                <w:lang w:val="en-US"/>
              </w:rPr>
            </w:pPr>
            <w:r w:rsidRPr="00021AAB">
              <w:rPr>
                <w:sz w:val="16"/>
                <w:szCs w:val="16"/>
                <w:lang w:val="en-US"/>
              </w:rPr>
              <w:t xml:space="preserve">void </w:t>
            </w:r>
            <w:proofErr w:type="spellStart"/>
            <w:r w:rsidRPr="00021AAB">
              <w:rPr>
                <w:sz w:val="16"/>
                <w:szCs w:val="16"/>
                <w:lang w:val="en-US"/>
              </w:rPr>
              <w:t>led_snake</w:t>
            </w:r>
            <w:proofErr w:type="spellEnd"/>
            <w:r w:rsidRPr="00021AAB">
              <w:rPr>
                <w:sz w:val="16"/>
                <w:szCs w:val="16"/>
                <w:lang w:val="en-US"/>
              </w:rPr>
              <w:t>(int speed) {</w:t>
            </w:r>
          </w:p>
          <w:p w14:paraId="351C3912"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led_set_all</w:t>
            </w:r>
            <w:proofErr w:type="spellEnd"/>
            <w:r w:rsidRPr="00021AAB">
              <w:rPr>
                <w:sz w:val="16"/>
                <w:szCs w:val="16"/>
                <w:lang w:val="en-US"/>
              </w:rPr>
              <w:t>(0);</w:t>
            </w:r>
          </w:p>
          <w:p w14:paraId="16C63684" w14:textId="77777777" w:rsidR="00411112" w:rsidRPr="00021AAB" w:rsidRDefault="00411112" w:rsidP="00411112">
            <w:pPr>
              <w:rPr>
                <w:sz w:val="16"/>
                <w:szCs w:val="16"/>
                <w:lang w:val="en-US"/>
              </w:rPr>
            </w:pPr>
          </w:p>
          <w:p w14:paraId="4D262AA9" w14:textId="77777777" w:rsidR="00411112" w:rsidRPr="00021AAB" w:rsidRDefault="00411112" w:rsidP="00411112">
            <w:pPr>
              <w:rPr>
                <w:sz w:val="16"/>
                <w:szCs w:val="16"/>
                <w:lang w:val="en-US"/>
              </w:rPr>
            </w:pPr>
            <w:r w:rsidRPr="00021AAB">
              <w:rPr>
                <w:sz w:val="16"/>
                <w:szCs w:val="16"/>
                <w:lang w:val="en-US"/>
              </w:rPr>
              <w:t xml:space="preserve">    for(i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line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2) {</w:t>
            </w:r>
          </w:p>
          <w:p w14:paraId="4C3F84E3" w14:textId="77777777" w:rsidR="00411112" w:rsidRPr="0050254A" w:rsidRDefault="00411112" w:rsidP="00411112">
            <w:pPr>
              <w:rPr>
                <w:sz w:val="16"/>
                <w:szCs w:val="16"/>
                <w:lang w:val="en-US"/>
              </w:rPr>
            </w:pPr>
            <w:r w:rsidRPr="00021AAB">
              <w:rPr>
                <w:sz w:val="16"/>
                <w:szCs w:val="16"/>
                <w:lang w:val="en-US"/>
              </w:rPr>
              <w:t xml:space="preserve">        </w:t>
            </w:r>
            <w:r w:rsidRPr="0050254A">
              <w:rPr>
                <w:sz w:val="16"/>
                <w:szCs w:val="16"/>
                <w:lang w:val="en-US"/>
              </w:rPr>
              <w:t>// move right</w:t>
            </w:r>
          </w:p>
          <w:p w14:paraId="3BD9DD18" w14:textId="77777777" w:rsidR="00411112" w:rsidRPr="00021AAB" w:rsidRDefault="00411112" w:rsidP="00411112">
            <w:pPr>
              <w:rPr>
                <w:sz w:val="16"/>
                <w:szCs w:val="16"/>
                <w:lang w:val="en-US"/>
              </w:rPr>
            </w:pPr>
            <w:r w:rsidRPr="0050254A">
              <w:rPr>
                <w:sz w:val="16"/>
                <w:szCs w:val="16"/>
                <w:lang w:val="en-US"/>
              </w:rPr>
              <w:t xml:space="preserve">        </w:t>
            </w:r>
            <w:r w:rsidRPr="00021AAB">
              <w:rPr>
                <w:sz w:val="16"/>
                <w:szCs w:val="16"/>
                <w:lang w:val="en-US"/>
              </w:rPr>
              <w:t xml:space="preserve">for(int j = 1; j &lt;= </w:t>
            </w:r>
            <w:proofErr w:type="spellStart"/>
            <w:r w:rsidRPr="00021AAB">
              <w:rPr>
                <w:sz w:val="16"/>
                <w:szCs w:val="16"/>
                <w:lang w:val="en-US"/>
              </w:rPr>
              <w:t>DIMENSIONS.rows</w:t>
            </w:r>
            <w:proofErr w:type="spellEnd"/>
            <w:r w:rsidRPr="00021AAB">
              <w:rPr>
                <w:sz w:val="16"/>
                <w:szCs w:val="16"/>
                <w:lang w:val="en-US"/>
              </w:rPr>
              <w:t xml:space="preserve">; </w:t>
            </w:r>
            <w:proofErr w:type="spellStart"/>
            <w:r w:rsidRPr="00021AAB">
              <w:rPr>
                <w:sz w:val="16"/>
                <w:szCs w:val="16"/>
                <w:lang w:val="en-US"/>
              </w:rPr>
              <w:t>j++</w:t>
            </w:r>
            <w:proofErr w:type="spellEnd"/>
            <w:r w:rsidRPr="00021AAB">
              <w:rPr>
                <w:sz w:val="16"/>
                <w:szCs w:val="16"/>
                <w:lang w:val="en-US"/>
              </w:rPr>
              <w:t>) {</w:t>
            </w:r>
          </w:p>
          <w:p w14:paraId="3003B963"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 xml:space="preserve">(j, </w:t>
            </w:r>
            <w:proofErr w:type="spellStart"/>
            <w:r w:rsidRPr="00021AAB">
              <w:rPr>
                <w:sz w:val="16"/>
                <w:szCs w:val="16"/>
                <w:lang w:val="en-US"/>
              </w:rPr>
              <w:t>i</w:t>
            </w:r>
            <w:proofErr w:type="spellEnd"/>
            <w:r w:rsidRPr="00021AAB">
              <w:rPr>
                <w:sz w:val="16"/>
                <w:szCs w:val="16"/>
                <w:lang w:val="en-US"/>
              </w:rPr>
              <w:t>, 1);</w:t>
            </w:r>
          </w:p>
          <w:p w14:paraId="19EBD260"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usleep</w:t>
            </w:r>
            <w:proofErr w:type="spellEnd"/>
            <w:r w:rsidRPr="00021AAB">
              <w:rPr>
                <w:sz w:val="16"/>
                <w:szCs w:val="16"/>
                <w:lang w:val="en-US"/>
              </w:rPr>
              <w:t>(speed*1000);</w:t>
            </w:r>
          </w:p>
          <w:p w14:paraId="06F26453"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 xml:space="preserve">(j, </w:t>
            </w:r>
            <w:proofErr w:type="spellStart"/>
            <w:r w:rsidRPr="00021AAB">
              <w:rPr>
                <w:sz w:val="16"/>
                <w:szCs w:val="16"/>
                <w:lang w:val="en-US"/>
              </w:rPr>
              <w:t>i</w:t>
            </w:r>
            <w:proofErr w:type="spellEnd"/>
            <w:r w:rsidRPr="00021AAB">
              <w:rPr>
                <w:sz w:val="16"/>
                <w:szCs w:val="16"/>
                <w:lang w:val="en-US"/>
              </w:rPr>
              <w:t>, 0);</w:t>
            </w:r>
          </w:p>
          <w:p w14:paraId="1BFF8784" w14:textId="77777777" w:rsidR="00411112" w:rsidRPr="00021AAB" w:rsidRDefault="00411112" w:rsidP="00411112">
            <w:pPr>
              <w:rPr>
                <w:sz w:val="16"/>
                <w:szCs w:val="16"/>
                <w:lang w:val="en-US"/>
              </w:rPr>
            </w:pPr>
            <w:r w:rsidRPr="00021AAB">
              <w:rPr>
                <w:sz w:val="16"/>
                <w:szCs w:val="16"/>
                <w:lang w:val="en-US"/>
              </w:rPr>
              <w:t xml:space="preserve">        }</w:t>
            </w:r>
          </w:p>
          <w:p w14:paraId="34FE91BE" w14:textId="77777777" w:rsidR="00411112" w:rsidRPr="00021AAB" w:rsidRDefault="00411112" w:rsidP="00411112">
            <w:pPr>
              <w:rPr>
                <w:sz w:val="16"/>
                <w:szCs w:val="16"/>
                <w:lang w:val="en-US"/>
              </w:rPr>
            </w:pPr>
            <w:r w:rsidRPr="00021AAB">
              <w:rPr>
                <w:sz w:val="16"/>
                <w:szCs w:val="16"/>
                <w:lang w:val="en-US"/>
              </w:rPr>
              <w:t xml:space="preserve">        // move back left</w:t>
            </w:r>
          </w:p>
          <w:p w14:paraId="252A081B" w14:textId="77777777" w:rsidR="00411112" w:rsidRPr="00021AAB" w:rsidRDefault="00411112" w:rsidP="00411112">
            <w:pPr>
              <w:rPr>
                <w:sz w:val="16"/>
                <w:szCs w:val="16"/>
                <w:lang w:val="en-US"/>
              </w:rPr>
            </w:pPr>
            <w:r w:rsidRPr="00021AAB">
              <w:rPr>
                <w:sz w:val="16"/>
                <w:szCs w:val="16"/>
                <w:lang w:val="en-US"/>
              </w:rPr>
              <w:t xml:space="preserve">        for(int j = </w:t>
            </w:r>
            <w:proofErr w:type="spellStart"/>
            <w:r w:rsidRPr="00021AAB">
              <w:rPr>
                <w:sz w:val="16"/>
                <w:szCs w:val="16"/>
                <w:lang w:val="en-US"/>
              </w:rPr>
              <w:t>DIMENSIONS.rows</w:t>
            </w:r>
            <w:proofErr w:type="spellEnd"/>
            <w:r w:rsidRPr="00021AAB">
              <w:rPr>
                <w:sz w:val="16"/>
                <w:szCs w:val="16"/>
                <w:lang w:val="en-US"/>
              </w:rPr>
              <w:t>; j &gt;= 1; j--) {</w:t>
            </w:r>
          </w:p>
          <w:p w14:paraId="5885C4BB"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j, i+1, 1);</w:t>
            </w:r>
          </w:p>
          <w:p w14:paraId="1ED91A5E"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usleep</w:t>
            </w:r>
            <w:proofErr w:type="spellEnd"/>
            <w:r w:rsidRPr="00021AAB">
              <w:rPr>
                <w:sz w:val="16"/>
                <w:szCs w:val="16"/>
                <w:lang w:val="en-US"/>
              </w:rPr>
              <w:t>(speed*1000);</w:t>
            </w:r>
          </w:p>
          <w:p w14:paraId="09D55939"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j, i+1, 0);</w:t>
            </w:r>
          </w:p>
          <w:p w14:paraId="58CCA7B6" w14:textId="77777777" w:rsidR="00411112" w:rsidRPr="00411112" w:rsidRDefault="00411112" w:rsidP="00411112">
            <w:pPr>
              <w:rPr>
                <w:sz w:val="16"/>
                <w:szCs w:val="16"/>
              </w:rPr>
            </w:pPr>
            <w:r w:rsidRPr="00411112">
              <w:rPr>
                <w:sz w:val="16"/>
                <w:szCs w:val="16"/>
              </w:rPr>
              <w:t xml:space="preserve">        }</w:t>
            </w:r>
          </w:p>
          <w:p w14:paraId="3E4AE050" w14:textId="77777777" w:rsidR="00411112" w:rsidRPr="00411112" w:rsidRDefault="00411112" w:rsidP="00411112">
            <w:pPr>
              <w:rPr>
                <w:sz w:val="16"/>
                <w:szCs w:val="16"/>
              </w:rPr>
            </w:pPr>
            <w:r w:rsidRPr="00411112">
              <w:rPr>
                <w:sz w:val="16"/>
                <w:szCs w:val="16"/>
              </w:rPr>
              <w:t xml:space="preserve">    }</w:t>
            </w:r>
          </w:p>
          <w:p w14:paraId="09024AE2" w14:textId="598C25D1" w:rsidR="00411112" w:rsidRDefault="00411112" w:rsidP="00411112">
            <w:r w:rsidRPr="00411112">
              <w:rPr>
                <w:sz w:val="16"/>
                <w:szCs w:val="16"/>
              </w:rPr>
              <w:t>}</w:t>
            </w:r>
          </w:p>
        </w:tc>
      </w:tr>
    </w:tbl>
    <w:p w14:paraId="749957EE" w14:textId="77777777" w:rsidR="00411112" w:rsidRDefault="00411112" w:rsidP="006A6278"/>
    <w:p w14:paraId="719D862A" w14:textId="55FCEEA3" w:rsidR="00411112" w:rsidRDefault="00411112" w:rsidP="006A6278"/>
    <w:p w14:paraId="635BBF86" w14:textId="51CF6F7D" w:rsidR="00411112" w:rsidRDefault="00411112" w:rsidP="006A6278"/>
    <w:p w14:paraId="1DF4F943" w14:textId="5A0B3390"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51" w:name="_Toc106895756"/>
      <w:r>
        <w:t>User App Controller</w:t>
      </w:r>
      <w:bookmarkEnd w:id="51"/>
    </w:p>
    <w:p w14:paraId="06D63BE3" w14:textId="428033C2" w:rsidR="00411112" w:rsidRDefault="00411112" w:rsidP="008A1AAF">
      <w:pPr>
        <w:jc w:val="both"/>
      </w:pPr>
    </w:p>
    <w:p w14:paraId="4B4E8406" w14:textId="490EB288" w:rsidR="00FA3086" w:rsidRDefault="00FA3086" w:rsidP="008A1AAF">
      <w:pPr>
        <w:jc w:val="both"/>
      </w:pPr>
      <w:r>
        <w:t xml:space="preserve">Der LED-Controller </w:t>
      </w:r>
      <w:r w:rsidR="008A1AAF">
        <w:t>setzt sich wieder Mals aus einer Header Datei in welcher die benötigten Bibliotheken eingebunden, sowie die Funktions-Prototypen deklariert werden.</w:t>
      </w:r>
    </w:p>
    <w:p w14:paraId="53E3F38E" w14:textId="46931EDD" w:rsidR="008A1AAF" w:rsidRDefault="008A1AAF" w:rsidP="008A1AAF">
      <w:pPr>
        <w:jc w:val="both"/>
      </w:pPr>
      <w:r>
        <w:t xml:space="preserve">Der Controller beinhaltet dabei die </w:t>
      </w:r>
      <w:proofErr w:type="spellStart"/>
      <w:r>
        <w:t>getDims</w:t>
      </w:r>
      <w:proofErr w:type="spellEnd"/>
      <w:r>
        <w:t xml:space="preserve">() Funktion welche die Dimensionen der Matrix in den Kernel Treiber zurückgibt, </w:t>
      </w:r>
    </w:p>
    <w:tbl>
      <w:tblPr>
        <w:tblStyle w:val="Tabellenraster"/>
        <w:tblW w:w="0" w:type="auto"/>
        <w:tblLook w:val="04A0" w:firstRow="1" w:lastRow="0" w:firstColumn="1" w:lastColumn="0" w:noHBand="0" w:noVBand="1"/>
      </w:tblPr>
      <w:tblGrid>
        <w:gridCol w:w="9062"/>
      </w:tblGrid>
      <w:tr w:rsidR="008A1AAF" w14:paraId="3780578B" w14:textId="77777777" w:rsidTr="008A1AAF">
        <w:tc>
          <w:tcPr>
            <w:tcW w:w="9062" w:type="dxa"/>
          </w:tcPr>
          <w:p w14:paraId="18B36238" w14:textId="77777777" w:rsidR="008A1AAF" w:rsidRPr="00021AAB" w:rsidRDefault="008A1AAF" w:rsidP="008A1AAF">
            <w:pPr>
              <w:rPr>
                <w:sz w:val="16"/>
                <w:szCs w:val="16"/>
                <w:lang w:val="en-US"/>
              </w:rPr>
            </w:pPr>
            <w:proofErr w:type="spellStart"/>
            <w:r w:rsidRPr="00021AAB">
              <w:rPr>
                <w:sz w:val="16"/>
                <w:szCs w:val="16"/>
                <w:lang w:val="en-US"/>
              </w:rPr>
              <w:t>dimensions_t</w:t>
            </w:r>
            <w:proofErr w:type="spellEnd"/>
            <w:r w:rsidRPr="00021AAB">
              <w:rPr>
                <w:sz w:val="16"/>
                <w:szCs w:val="16"/>
                <w:lang w:val="en-US"/>
              </w:rPr>
              <w:t xml:space="preserve"> </w:t>
            </w:r>
            <w:proofErr w:type="spellStart"/>
            <w:r w:rsidRPr="00021AAB">
              <w:rPr>
                <w:sz w:val="16"/>
                <w:szCs w:val="16"/>
                <w:lang w:val="en-US"/>
              </w:rPr>
              <w:t>getDims</w:t>
            </w:r>
            <w:proofErr w:type="spellEnd"/>
            <w:r w:rsidRPr="00021AAB">
              <w:rPr>
                <w:sz w:val="16"/>
                <w:szCs w:val="16"/>
                <w:lang w:val="en-US"/>
              </w:rPr>
              <w:t>() {</w:t>
            </w:r>
          </w:p>
          <w:p w14:paraId="34CBC29B" w14:textId="77777777" w:rsidR="008A1AAF" w:rsidRPr="00021AAB" w:rsidRDefault="008A1AAF" w:rsidP="008A1AAF">
            <w:pPr>
              <w:rPr>
                <w:sz w:val="16"/>
                <w:szCs w:val="16"/>
                <w:lang w:val="en-US"/>
              </w:rPr>
            </w:pPr>
            <w:r w:rsidRPr="00021AAB">
              <w:rPr>
                <w:sz w:val="16"/>
                <w:szCs w:val="16"/>
                <w:lang w:val="en-US"/>
              </w:rPr>
              <w:t xml:space="preserve">    // set default values</w:t>
            </w:r>
          </w:p>
          <w:p w14:paraId="07F579FF" w14:textId="77777777" w:rsidR="008A1AAF" w:rsidRPr="0050254A" w:rsidRDefault="008A1AAF" w:rsidP="008A1AAF">
            <w:pPr>
              <w:rPr>
                <w:sz w:val="16"/>
                <w:szCs w:val="16"/>
              </w:rPr>
            </w:pPr>
            <w:r w:rsidRPr="00021AAB">
              <w:rPr>
                <w:sz w:val="16"/>
                <w:szCs w:val="16"/>
                <w:lang w:val="en-US"/>
              </w:rPr>
              <w:t xml:space="preserve">    </w:t>
            </w:r>
            <w:proofErr w:type="spellStart"/>
            <w:r w:rsidRPr="0050254A">
              <w:rPr>
                <w:sz w:val="16"/>
                <w:szCs w:val="16"/>
              </w:rPr>
              <w:t>dimensions_t</w:t>
            </w:r>
            <w:proofErr w:type="spellEnd"/>
            <w:r w:rsidRPr="0050254A">
              <w:rPr>
                <w:sz w:val="16"/>
                <w:szCs w:val="16"/>
              </w:rPr>
              <w:t xml:space="preserve"> </w:t>
            </w:r>
            <w:proofErr w:type="spellStart"/>
            <w:r w:rsidRPr="0050254A">
              <w:rPr>
                <w:sz w:val="16"/>
                <w:szCs w:val="16"/>
              </w:rPr>
              <w:t>dims</w:t>
            </w:r>
            <w:proofErr w:type="spellEnd"/>
            <w:r w:rsidRPr="0050254A">
              <w:rPr>
                <w:sz w:val="16"/>
                <w:szCs w:val="16"/>
              </w:rPr>
              <w:t>;</w:t>
            </w:r>
          </w:p>
          <w:p w14:paraId="6F55DC43" w14:textId="77777777" w:rsidR="008A1AAF" w:rsidRPr="0050254A" w:rsidRDefault="008A1AAF" w:rsidP="008A1AAF">
            <w:pPr>
              <w:rPr>
                <w:sz w:val="16"/>
                <w:szCs w:val="16"/>
              </w:rPr>
            </w:pPr>
            <w:r w:rsidRPr="0050254A">
              <w:rPr>
                <w:sz w:val="16"/>
                <w:szCs w:val="16"/>
              </w:rPr>
              <w:t xml:space="preserve">    </w:t>
            </w:r>
            <w:proofErr w:type="spellStart"/>
            <w:r w:rsidRPr="0050254A">
              <w:rPr>
                <w:sz w:val="16"/>
                <w:szCs w:val="16"/>
              </w:rPr>
              <w:t>dims.lines</w:t>
            </w:r>
            <w:proofErr w:type="spellEnd"/>
            <w:r w:rsidRPr="0050254A">
              <w:rPr>
                <w:sz w:val="16"/>
                <w:szCs w:val="16"/>
              </w:rPr>
              <w:t xml:space="preserve"> = -1;</w:t>
            </w:r>
          </w:p>
          <w:p w14:paraId="4BEFF21F" w14:textId="77777777" w:rsidR="008A1AAF" w:rsidRPr="00021AAB" w:rsidRDefault="008A1AAF" w:rsidP="008A1AAF">
            <w:pPr>
              <w:rPr>
                <w:sz w:val="16"/>
                <w:szCs w:val="16"/>
                <w:lang w:val="en-US"/>
              </w:rPr>
            </w:pPr>
            <w:r w:rsidRPr="0050254A">
              <w:rPr>
                <w:sz w:val="16"/>
                <w:szCs w:val="16"/>
              </w:rPr>
              <w:t xml:space="preserve">    </w:t>
            </w:r>
            <w:proofErr w:type="spellStart"/>
            <w:r w:rsidRPr="00021AAB">
              <w:rPr>
                <w:sz w:val="16"/>
                <w:szCs w:val="16"/>
                <w:lang w:val="en-US"/>
              </w:rPr>
              <w:t>dims.rows</w:t>
            </w:r>
            <w:proofErr w:type="spellEnd"/>
            <w:r w:rsidRPr="00021AAB">
              <w:rPr>
                <w:sz w:val="16"/>
                <w:szCs w:val="16"/>
                <w:lang w:val="en-US"/>
              </w:rPr>
              <w:t xml:space="preserve"> = -1;</w:t>
            </w:r>
          </w:p>
          <w:p w14:paraId="4F286BCC" w14:textId="77777777" w:rsidR="008A1AAF" w:rsidRPr="00021AAB" w:rsidRDefault="008A1AAF" w:rsidP="008A1AAF">
            <w:pPr>
              <w:rPr>
                <w:sz w:val="16"/>
                <w:szCs w:val="16"/>
                <w:lang w:val="en-US"/>
              </w:rPr>
            </w:pPr>
          </w:p>
          <w:p w14:paraId="5CBC5776" w14:textId="77777777" w:rsidR="008A1AAF" w:rsidRPr="00021AAB" w:rsidRDefault="008A1AAF" w:rsidP="008A1AAF">
            <w:pPr>
              <w:rPr>
                <w:sz w:val="16"/>
                <w:szCs w:val="16"/>
                <w:lang w:val="en-US"/>
              </w:rPr>
            </w:pPr>
            <w:r w:rsidRPr="00021AAB">
              <w:rPr>
                <w:sz w:val="16"/>
                <w:szCs w:val="16"/>
                <w:lang w:val="en-US"/>
              </w:rPr>
              <w:t xml:space="preserve">    // Open the Device for use</w:t>
            </w:r>
          </w:p>
          <w:p w14:paraId="4074285A" w14:textId="77777777" w:rsidR="008A1AAF" w:rsidRPr="00021AAB" w:rsidRDefault="008A1AAF" w:rsidP="008A1AAF">
            <w:pPr>
              <w:rPr>
                <w:sz w:val="16"/>
                <w:szCs w:val="16"/>
                <w:lang w:val="en-US"/>
              </w:rPr>
            </w:pPr>
            <w:r w:rsidRPr="00021AAB">
              <w:rPr>
                <w:sz w:val="16"/>
                <w:szCs w:val="16"/>
                <w:lang w:val="en-US"/>
              </w:rPr>
              <w:tab/>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433CE068" w14:textId="77777777" w:rsidR="008A1AAF" w:rsidRPr="00021AAB" w:rsidRDefault="008A1AAF" w:rsidP="008A1AAF">
            <w:pPr>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1179DC36" w14:textId="77777777" w:rsidR="008A1AAF" w:rsidRPr="00021AAB" w:rsidRDefault="008A1AAF" w:rsidP="008A1AAF">
            <w:pPr>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0B01C2B6" w14:textId="77777777" w:rsidR="008A1AAF" w:rsidRPr="0050254A" w:rsidRDefault="008A1AAF" w:rsidP="008A1AAF">
            <w:pPr>
              <w:rPr>
                <w:sz w:val="16"/>
                <w:szCs w:val="16"/>
                <w:lang w:val="en-US"/>
              </w:rPr>
            </w:pPr>
            <w:r w:rsidRPr="00021AAB">
              <w:rPr>
                <w:sz w:val="16"/>
                <w:szCs w:val="16"/>
                <w:lang w:val="en-US"/>
              </w:rPr>
              <w:tab/>
            </w:r>
            <w:r w:rsidRPr="00021AAB">
              <w:rPr>
                <w:sz w:val="16"/>
                <w:szCs w:val="16"/>
                <w:lang w:val="en-US"/>
              </w:rPr>
              <w:tab/>
            </w:r>
            <w:r w:rsidRPr="0050254A">
              <w:rPr>
                <w:sz w:val="16"/>
                <w:szCs w:val="16"/>
                <w:lang w:val="en-US"/>
              </w:rPr>
              <w:t>return dims;</w:t>
            </w:r>
          </w:p>
          <w:p w14:paraId="5D977158" w14:textId="77777777" w:rsidR="008A1AAF" w:rsidRPr="0050254A" w:rsidRDefault="008A1AAF" w:rsidP="008A1AAF">
            <w:pPr>
              <w:rPr>
                <w:sz w:val="16"/>
                <w:szCs w:val="16"/>
                <w:lang w:val="en-US"/>
              </w:rPr>
            </w:pPr>
            <w:r w:rsidRPr="0050254A">
              <w:rPr>
                <w:sz w:val="16"/>
                <w:szCs w:val="16"/>
                <w:lang w:val="en-US"/>
              </w:rPr>
              <w:tab/>
              <w:t>}</w:t>
            </w:r>
          </w:p>
          <w:p w14:paraId="15E423C6" w14:textId="77777777" w:rsidR="008A1AAF" w:rsidRPr="0050254A" w:rsidRDefault="008A1AAF" w:rsidP="008A1AAF">
            <w:pPr>
              <w:rPr>
                <w:sz w:val="16"/>
                <w:szCs w:val="16"/>
                <w:lang w:val="en-US"/>
              </w:rPr>
            </w:pPr>
          </w:p>
          <w:p w14:paraId="6C3D1E7F" w14:textId="77777777" w:rsidR="008A1AAF" w:rsidRPr="0050254A" w:rsidRDefault="008A1AAF" w:rsidP="008A1AAF">
            <w:pPr>
              <w:rPr>
                <w:sz w:val="16"/>
                <w:szCs w:val="16"/>
                <w:lang w:val="en-US"/>
              </w:rPr>
            </w:pPr>
            <w:r w:rsidRPr="0050254A">
              <w:rPr>
                <w:sz w:val="16"/>
                <w:szCs w:val="16"/>
                <w:lang w:val="en-US"/>
              </w:rPr>
              <w:t xml:space="preserve">    // Pass the data</w:t>
            </w:r>
          </w:p>
          <w:p w14:paraId="7FC7D77B" w14:textId="77777777" w:rsidR="008A1AAF" w:rsidRPr="00021AAB" w:rsidRDefault="008A1AAF" w:rsidP="008A1AAF">
            <w:pPr>
              <w:rPr>
                <w:sz w:val="16"/>
                <w:szCs w:val="16"/>
                <w:lang w:val="en-US"/>
              </w:rPr>
            </w:pPr>
            <w:r w:rsidRPr="0050254A">
              <w:rPr>
                <w:sz w:val="16"/>
                <w:szCs w:val="16"/>
                <w:lang w:val="en-US"/>
              </w:rPr>
              <w:t xml:space="preserve">    </w:t>
            </w:r>
            <w:proofErr w:type="spellStart"/>
            <w:r w:rsidRPr="00021AAB">
              <w:rPr>
                <w:sz w:val="16"/>
                <w:szCs w:val="16"/>
                <w:lang w:val="en-US"/>
              </w:rPr>
              <w:t>ioctl</w:t>
            </w:r>
            <w:proofErr w:type="spellEnd"/>
            <w:r w:rsidRPr="00021AAB">
              <w:rPr>
                <w:sz w:val="16"/>
                <w:szCs w:val="16"/>
                <w:lang w:val="en-US"/>
              </w:rPr>
              <w:t>(</w:t>
            </w:r>
            <w:proofErr w:type="spellStart"/>
            <w:r w:rsidRPr="00021AAB">
              <w:rPr>
                <w:sz w:val="16"/>
                <w:szCs w:val="16"/>
                <w:lang w:val="en-US"/>
              </w:rPr>
              <w:t>fd</w:t>
            </w:r>
            <w:proofErr w:type="spellEnd"/>
            <w:r w:rsidRPr="00021AAB">
              <w:rPr>
                <w:sz w:val="16"/>
                <w:szCs w:val="16"/>
                <w:lang w:val="en-US"/>
              </w:rPr>
              <w:t>, GET_DIMS, &amp;dims);</w:t>
            </w:r>
          </w:p>
          <w:p w14:paraId="30A298DF" w14:textId="77777777" w:rsidR="008A1AAF" w:rsidRPr="00021AAB" w:rsidRDefault="008A1AAF" w:rsidP="008A1AAF">
            <w:pPr>
              <w:rPr>
                <w:sz w:val="16"/>
                <w:szCs w:val="16"/>
                <w:lang w:val="en-US"/>
              </w:rPr>
            </w:pPr>
            <w:r w:rsidRPr="00021AAB">
              <w:rPr>
                <w:sz w:val="16"/>
                <w:szCs w:val="16"/>
                <w:lang w:val="en-US"/>
              </w:rPr>
              <w:t xml:space="preserve">    </w:t>
            </w:r>
          </w:p>
          <w:p w14:paraId="68CF8158" w14:textId="77777777" w:rsidR="008A1AAF" w:rsidRPr="008A1AAF" w:rsidRDefault="008A1AAF" w:rsidP="008A1AAF">
            <w:pPr>
              <w:rPr>
                <w:sz w:val="16"/>
                <w:szCs w:val="16"/>
              </w:rPr>
            </w:pPr>
            <w:r w:rsidRPr="00021AAB">
              <w:rPr>
                <w:sz w:val="16"/>
                <w:szCs w:val="16"/>
                <w:lang w:val="en-US"/>
              </w:rPr>
              <w:t xml:space="preserve">    </w:t>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dims</w:t>
            </w:r>
            <w:proofErr w:type="spellEnd"/>
            <w:r w:rsidRPr="008A1AAF">
              <w:rPr>
                <w:sz w:val="16"/>
                <w:szCs w:val="16"/>
              </w:rPr>
              <w:t>;</w:t>
            </w:r>
          </w:p>
          <w:p w14:paraId="6898584C" w14:textId="7BA2011B" w:rsidR="008A1AAF" w:rsidRDefault="008A1AAF" w:rsidP="008A1AAF">
            <w:r w:rsidRPr="008A1AAF">
              <w:rPr>
                <w:sz w:val="16"/>
                <w:szCs w:val="16"/>
              </w:rPr>
              <w:t>}</w:t>
            </w:r>
          </w:p>
        </w:tc>
      </w:tr>
    </w:tbl>
    <w:p w14:paraId="5F4E1BA8" w14:textId="5287F6EA" w:rsidR="00411112" w:rsidRDefault="00411112" w:rsidP="006A6278"/>
    <w:p w14:paraId="451844A7" w14:textId="41CDC9B2" w:rsidR="00411112" w:rsidRDefault="008A1AAF" w:rsidP="008A1AAF">
      <w:pPr>
        <w:jc w:val="both"/>
      </w:pPr>
      <w:r>
        <w:t>sowie die Funktionen, um Pixel zu setzen und deren State in welchem sich diese befindet zurückzugeben</w:t>
      </w:r>
    </w:p>
    <w:p w14:paraId="0EBF843D" w14:textId="6440D214" w:rsidR="008A1AAF" w:rsidRDefault="008A1AAF" w:rsidP="008A1AAF">
      <w:pPr>
        <w:jc w:val="both"/>
      </w:pPr>
    </w:p>
    <w:tbl>
      <w:tblPr>
        <w:tblStyle w:val="Tabellenraster"/>
        <w:tblW w:w="0" w:type="auto"/>
        <w:tblLook w:val="04A0" w:firstRow="1" w:lastRow="0" w:firstColumn="1" w:lastColumn="0" w:noHBand="0" w:noVBand="1"/>
      </w:tblPr>
      <w:tblGrid>
        <w:gridCol w:w="4531"/>
        <w:gridCol w:w="4531"/>
      </w:tblGrid>
      <w:tr w:rsidR="008A1AAF" w14:paraId="1DDD073D" w14:textId="77777777" w:rsidTr="008A1AAF">
        <w:tc>
          <w:tcPr>
            <w:tcW w:w="4531" w:type="dxa"/>
          </w:tcPr>
          <w:p w14:paraId="0389CB4B" w14:textId="77777777" w:rsidR="008A1AAF" w:rsidRPr="00021AAB" w:rsidRDefault="008A1AAF" w:rsidP="008A1AAF">
            <w:pPr>
              <w:jc w:val="both"/>
              <w:rPr>
                <w:sz w:val="16"/>
                <w:szCs w:val="16"/>
                <w:lang w:val="en-US"/>
              </w:rPr>
            </w:pPr>
            <w:r w:rsidRPr="00021AAB">
              <w:rPr>
                <w:sz w:val="16"/>
                <w:szCs w:val="16"/>
                <w:lang w:val="en-US"/>
              </w:rPr>
              <w:t xml:space="preserve">int </w:t>
            </w:r>
            <w:proofErr w:type="spellStart"/>
            <w:r w:rsidRPr="00021AAB">
              <w:rPr>
                <w:sz w:val="16"/>
                <w:szCs w:val="16"/>
                <w:lang w:val="en-US"/>
              </w:rPr>
              <w:t>setPixel</w:t>
            </w:r>
            <w:proofErr w:type="spellEnd"/>
            <w:r w:rsidRPr="00021AAB">
              <w:rPr>
                <w:sz w:val="16"/>
                <w:szCs w:val="16"/>
                <w:lang w:val="en-US"/>
              </w:rPr>
              <w:t>(uint8_t row, uint8_t line, uint8_t state) {</w:t>
            </w:r>
          </w:p>
          <w:p w14:paraId="5848B929" w14:textId="77777777" w:rsidR="008A1AAF" w:rsidRPr="00021AAB" w:rsidRDefault="008A1AAF" w:rsidP="008A1AAF">
            <w:pPr>
              <w:jc w:val="both"/>
              <w:rPr>
                <w:sz w:val="16"/>
                <w:szCs w:val="16"/>
                <w:lang w:val="en-US"/>
              </w:rPr>
            </w:pPr>
            <w:r w:rsidRPr="00021AAB">
              <w:rPr>
                <w:sz w:val="16"/>
                <w:szCs w:val="16"/>
                <w:lang w:val="en-US"/>
              </w:rPr>
              <w:t xml:space="preserve">    // Open the Device for use</w:t>
            </w:r>
          </w:p>
          <w:p w14:paraId="78F44D95" w14:textId="77777777" w:rsidR="008A1AAF" w:rsidRPr="00021AAB" w:rsidRDefault="008A1AAF" w:rsidP="008A1AAF">
            <w:pPr>
              <w:jc w:val="both"/>
              <w:rPr>
                <w:sz w:val="16"/>
                <w:szCs w:val="16"/>
                <w:lang w:val="en-US"/>
              </w:rPr>
            </w:pPr>
            <w:r w:rsidRPr="00021AAB">
              <w:rPr>
                <w:sz w:val="16"/>
                <w:szCs w:val="16"/>
                <w:lang w:val="en-US"/>
              </w:rPr>
              <w:tab/>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4F51385A" w14:textId="77777777" w:rsidR="008A1AAF" w:rsidRPr="00021AAB" w:rsidRDefault="008A1AAF" w:rsidP="008A1AAF">
            <w:pPr>
              <w:jc w:val="both"/>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79EBAB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612C1418"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730BD786" w14:textId="77777777" w:rsidR="008A1AAF" w:rsidRPr="00021AAB" w:rsidRDefault="008A1AAF" w:rsidP="008A1AAF">
            <w:pPr>
              <w:jc w:val="both"/>
              <w:rPr>
                <w:sz w:val="16"/>
                <w:szCs w:val="16"/>
                <w:lang w:val="en-US"/>
              </w:rPr>
            </w:pPr>
            <w:r w:rsidRPr="00021AAB">
              <w:rPr>
                <w:sz w:val="16"/>
                <w:szCs w:val="16"/>
                <w:lang w:val="en-US"/>
              </w:rPr>
              <w:tab/>
              <w:t>}</w:t>
            </w:r>
          </w:p>
          <w:p w14:paraId="285824B8" w14:textId="77777777" w:rsidR="008A1AAF" w:rsidRPr="00021AAB" w:rsidRDefault="008A1AAF" w:rsidP="008A1AAF">
            <w:pPr>
              <w:jc w:val="both"/>
              <w:rPr>
                <w:sz w:val="16"/>
                <w:szCs w:val="16"/>
                <w:lang w:val="en-US"/>
              </w:rPr>
            </w:pPr>
          </w:p>
          <w:p w14:paraId="58857631"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13141D5B"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state_t</w:t>
            </w:r>
            <w:proofErr w:type="spellEnd"/>
            <w:r w:rsidRPr="00021AAB">
              <w:rPr>
                <w:sz w:val="16"/>
                <w:szCs w:val="16"/>
                <w:lang w:val="en-US"/>
              </w:rPr>
              <w:t xml:space="preserve"> input;</w:t>
            </w:r>
          </w:p>
          <w:p w14:paraId="05B6E096"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row</w:t>
            </w:r>
            <w:proofErr w:type="spellEnd"/>
            <w:r w:rsidRPr="00021AAB">
              <w:rPr>
                <w:sz w:val="16"/>
                <w:szCs w:val="16"/>
                <w:lang w:val="en-US"/>
              </w:rPr>
              <w:t xml:space="preserve"> = row;</w:t>
            </w:r>
          </w:p>
          <w:p w14:paraId="53D29AA1"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line</w:t>
            </w:r>
            <w:proofErr w:type="spellEnd"/>
            <w:r w:rsidRPr="00021AAB">
              <w:rPr>
                <w:sz w:val="16"/>
                <w:szCs w:val="16"/>
                <w:lang w:val="en-US"/>
              </w:rPr>
              <w:t xml:space="preserve"> = line;</w:t>
            </w:r>
          </w:p>
          <w:p w14:paraId="5182FEE9"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state</w:t>
            </w:r>
            <w:proofErr w:type="spellEnd"/>
            <w:r w:rsidRPr="00021AAB">
              <w:rPr>
                <w:sz w:val="16"/>
                <w:szCs w:val="16"/>
                <w:lang w:val="en-US"/>
              </w:rPr>
              <w:t xml:space="preserve"> = state;</w:t>
            </w:r>
          </w:p>
          <w:p w14:paraId="297A041E" w14:textId="77777777" w:rsidR="008A1AAF" w:rsidRPr="00021AAB" w:rsidRDefault="008A1AAF" w:rsidP="008A1AAF">
            <w:pPr>
              <w:jc w:val="both"/>
              <w:rPr>
                <w:sz w:val="16"/>
                <w:szCs w:val="16"/>
                <w:lang w:val="en-US"/>
              </w:rPr>
            </w:pPr>
          </w:p>
          <w:p w14:paraId="48FCB3B6"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octl</w:t>
            </w:r>
            <w:proofErr w:type="spellEnd"/>
            <w:r w:rsidRPr="00021AAB">
              <w:rPr>
                <w:sz w:val="16"/>
                <w:szCs w:val="16"/>
                <w:lang w:val="en-US"/>
              </w:rPr>
              <w:t>(</w:t>
            </w:r>
            <w:proofErr w:type="spellStart"/>
            <w:r w:rsidRPr="00021AAB">
              <w:rPr>
                <w:sz w:val="16"/>
                <w:szCs w:val="16"/>
                <w:lang w:val="en-US"/>
              </w:rPr>
              <w:t>fd</w:t>
            </w:r>
            <w:proofErr w:type="spellEnd"/>
            <w:r w:rsidRPr="00021AAB">
              <w:rPr>
                <w:sz w:val="16"/>
                <w:szCs w:val="16"/>
                <w:lang w:val="en-US"/>
              </w:rPr>
              <w:t>, SET_PIXEL, &amp;input);</w:t>
            </w:r>
          </w:p>
          <w:p w14:paraId="21872B87" w14:textId="77777777" w:rsidR="008A1AAF" w:rsidRPr="00021AAB" w:rsidRDefault="008A1AAF" w:rsidP="008A1AAF">
            <w:pPr>
              <w:jc w:val="both"/>
              <w:rPr>
                <w:sz w:val="16"/>
                <w:szCs w:val="16"/>
                <w:lang w:val="en-US"/>
              </w:rPr>
            </w:pPr>
          </w:p>
          <w:p w14:paraId="599DAEC9"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11473F92" w14:textId="77777777" w:rsidR="008A1AAF" w:rsidRPr="00021AAB" w:rsidRDefault="008A1AAF" w:rsidP="008A1AAF">
            <w:pPr>
              <w:jc w:val="both"/>
              <w:rPr>
                <w:sz w:val="16"/>
                <w:szCs w:val="16"/>
                <w:lang w:val="en-US"/>
              </w:rPr>
            </w:pPr>
            <w:r w:rsidRPr="00021AAB">
              <w:rPr>
                <w:sz w:val="16"/>
                <w:szCs w:val="16"/>
                <w:lang w:val="en-US"/>
              </w:rPr>
              <w:tab/>
              <w:t>close(</w:t>
            </w:r>
            <w:proofErr w:type="spellStart"/>
            <w:r w:rsidRPr="00021AAB">
              <w:rPr>
                <w:sz w:val="16"/>
                <w:szCs w:val="16"/>
                <w:lang w:val="en-US"/>
              </w:rPr>
              <w:t>fd</w:t>
            </w:r>
            <w:proofErr w:type="spellEnd"/>
            <w:r w:rsidRPr="00021AAB">
              <w:rPr>
                <w:sz w:val="16"/>
                <w:szCs w:val="16"/>
                <w:lang w:val="en-US"/>
              </w:rPr>
              <w:t>);</w:t>
            </w:r>
          </w:p>
          <w:p w14:paraId="5589B7C4" w14:textId="755E82C0" w:rsidR="008A1AAF" w:rsidRDefault="008A1AAF" w:rsidP="008A1AAF">
            <w:pPr>
              <w:jc w:val="both"/>
            </w:pPr>
            <w:r w:rsidRPr="008A1AAF">
              <w:rPr>
                <w:sz w:val="16"/>
                <w:szCs w:val="16"/>
              </w:rPr>
              <w:t>}</w:t>
            </w:r>
          </w:p>
        </w:tc>
        <w:tc>
          <w:tcPr>
            <w:tcW w:w="4531" w:type="dxa"/>
          </w:tcPr>
          <w:p w14:paraId="70E3E831" w14:textId="77777777" w:rsidR="008A1AAF" w:rsidRPr="008A1AAF" w:rsidRDefault="008A1AAF" w:rsidP="008A1AAF">
            <w:pPr>
              <w:jc w:val="both"/>
              <w:rPr>
                <w:sz w:val="16"/>
                <w:szCs w:val="16"/>
              </w:rPr>
            </w:pPr>
            <w:r w:rsidRPr="008A1AAF">
              <w:rPr>
                <w:sz w:val="16"/>
                <w:szCs w:val="16"/>
              </w:rPr>
              <w:t xml:space="preserve">uint8_t </w:t>
            </w:r>
            <w:proofErr w:type="spellStart"/>
            <w:r w:rsidRPr="008A1AAF">
              <w:rPr>
                <w:sz w:val="16"/>
                <w:szCs w:val="16"/>
              </w:rPr>
              <w:t>getPixelState</w:t>
            </w:r>
            <w:proofErr w:type="spellEnd"/>
            <w:r w:rsidRPr="008A1AAF">
              <w:rPr>
                <w:sz w:val="16"/>
                <w:szCs w:val="16"/>
              </w:rPr>
              <w:t xml:space="preserve">(uint8_t </w:t>
            </w:r>
            <w:proofErr w:type="spellStart"/>
            <w:r w:rsidRPr="008A1AAF">
              <w:rPr>
                <w:sz w:val="16"/>
                <w:szCs w:val="16"/>
              </w:rPr>
              <w:t>row</w:t>
            </w:r>
            <w:proofErr w:type="spellEnd"/>
            <w:r w:rsidRPr="008A1AAF">
              <w:rPr>
                <w:sz w:val="16"/>
                <w:szCs w:val="16"/>
              </w:rPr>
              <w:t xml:space="preserve">, uint8_t </w:t>
            </w:r>
            <w:proofErr w:type="spellStart"/>
            <w:r w:rsidRPr="008A1AAF">
              <w:rPr>
                <w:sz w:val="16"/>
                <w:szCs w:val="16"/>
              </w:rPr>
              <w:t>line</w:t>
            </w:r>
            <w:proofErr w:type="spellEnd"/>
            <w:r w:rsidRPr="008A1AAF">
              <w:rPr>
                <w:sz w:val="16"/>
                <w:szCs w:val="16"/>
              </w:rPr>
              <w:t>) {</w:t>
            </w:r>
          </w:p>
          <w:p w14:paraId="724F88EC" w14:textId="77777777" w:rsidR="008A1AAF" w:rsidRPr="0050254A" w:rsidRDefault="008A1AAF" w:rsidP="008A1AAF">
            <w:pPr>
              <w:jc w:val="both"/>
              <w:rPr>
                <w:sz w:val="16"/>
                <w:szCs w:val="16"/>
                <w:lang w:val="en-US"/>
              </w:rPr>
            </w:pPr>
            <w:r w:rsidRPr="008A1AAF">
              <w:rPr>
                <w:sz w:val="16"/>
                <w:szCs w:val="16"/>
              </w:rPr>
              <w:t xml:space="preserve">    </w:t>
            </w:r>
            <w:r w:rsidRPr="0050254A">
              <w:rPr>
                <w:sz w:val="16"/>
                <w:szCs w:val="16"/>
                <w:lang w:val="en-US"/>
              </w:rPr>
              <w:t>// Open the Device for use</w:t>
            </w:r>
          </w:p>
          <w:p w14:paraId="7044BFF1" w14:textId="77777777" w:rsidR="008A1AAF" w:rsidRPr="00021AAB" w:rsidRDefault="008A1AAF" w:rsidP="008A1AAF">
            <w:pPr>
              <w:jc w:val="both"/>
              <w:rPr>
                <w:sz w:val="16"/>
                <w:szCs w:val="16"/>
                <w:lang w:val="en-US"/>
              </w:rPr>
            </w:pPr>
            <w:r w:rsidRPr="0050254A">
              <w:rPr>
                <w:sz w:val="16"/>
                <w:szCs w:val="16"/>
                <w:lang w:val="en-US"/>
              </w:rPr>
              <w:tab/>
            </w:r>
            <w:r w:rsidRPr="00021AAB">
              <w:rPr>
                <w:sz w:val="16"/>
                <w:szCs w:val="16"/>
                <w:lang w:val="en-US"/>
              </w:rPr>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18846448" w14:textId="77777777" w:rsidR="008A1AAF" w:rsidRPr="00021AAB" w:rsidRDefault="008A1AAF" w:rsidP="008A1AAF">
            <w:pPr>
              <w:jc w:val="both"/>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2A07EF01"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0D68D2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096CE436" w14:textId="77777777" w:rsidR="008A1AAF" w:rsidRPr="00021AAB" w:rsidRDefault="008A1AAF" w:rsidP="008A1AAF">
            <w:pPr>
              <w:jc w:val="both"/>
              <w:rPr>
                <w:sz w:val="16"/>
                <w:szCs w:val="16"/>
                <w:lang w:val="en-US"/>
              </w:rPr>
            </w:pPr>
            <w:r w:rsidRPr="00021AAB">
              <w:rPr>
                <w:sz w:val="16"/>
                <w:szCs w:val="16"/>
                <w:lang w:val="en-US"/>
              </w:rPr>
              <w:tab/>
              <w:t>}</w:t>
            </w:r>
          </w:p>
          <w:p w14:paraId="317BB340" w14:textId="77777777" w:rsidR="008A1AAF" w:rsidRPr="00021AAB" w:rsidRDefault="008A1AAF" w:rsidP="008A1AAF">
            <w:pPr>
              <w:jc w:val="both"/>
              <w:rPr>
                <w:sz w:val="16"/>
                <w:szCs w:val="16"/>
                <w:lang w:val="en-US"/>
              </w:rPr>
            </w:pPr>
          </w:p>
          <w:p w14:paraId="71986A99"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7F3E734D"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state_t</w:t>
            </w:r>
            <w:proofErr w:type="spellEnd"/>
            <w:r w:rsidRPr="00021AAB">
              <w:rPr>
                <w:sz w:val="16"/>
                <w:szCs w:val="16"/>
                <w:lang w:val="en-US"/>
              </w:rPr>
              <w:t xml:space="preserve"> input;</w:t>
            </w:r>
          </w:p>
          <w:p w14:paraId="19DA5DC4"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row</w:t>
            </w:r>
            <w:proofErr w:type="spellEnd"/>
            <w:r w:rsidRPr="00021AAB">
              <w:rPr>
                <w:sz w:val="16"/>
                <w:szCs w:val="16"/>
                <w:lang w:val="en-US"/>
              </w:rPr>
              <w:t xml:space="preserve"> = row;</w:t>
            </w:r>
          </w:p>
          <w:p w14:paraId="694BE75E"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line</w:t>
            </w:r>
            <w:proofErr w:type="spellEnd"/>
            <w:r w:rsidRPr="00021AAB">
              <w:rPr>
                <w:sz w:val="16"/>
                <w:szCs w:val="16"/>
                <w:lang w:val="en-US"/>
              </w:rPr>
              <w:t xml:space="preserve"> = line;</w:t>
            </w:r>
          </w:p>
          <w:p w14:paraId="1FF7DFB6" w14:textId="77777777" w:rsidR="008A1AAF" w:rsidRPr="00021AAB" w:rsidRDefault="008A1AAF" w:rsidP="008A1AAF">
            <w:pPr>
              <w:jc w:val="both"/>
              <w:rPr>
                <w:sz w:val="16"/>
                <w:szCs w:val="16"/>
                <w:lang w:val="en-US"/>
              </w:rPr>
            </w:pPr>
          </w:p>
          <w:p w14:paraId="034E0570"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octl</w:t>
            </w:r>
            <w:proofErr w:type="spellEnd"/>
            <w:r w:rsidRPr="00021AAB">
              <w:rPr>
                <w:sz w:val="16"/>
                <w:szCs w:val="16"/>
                <w:lang w:val="en-US"/>
              </w:rPr>
              <w:t>(</w:t>
            </w:r>
            <w:proofErr w:type="spellStart"/>
            <w:r w:rsidRPr="00021AAB">
              <w:rPr>
                <w:sz w:val="16"/>
                <w:szCs w:val="16"/>
                <w:lang w:val="en-US"/>
              </w:rPr>
              <w:t>fd</w:t>
            </w:r>
            <w:proofErr w:type="spellEnd"/>
            <w:r w:rsidRPr="00021AAB">
              <w:rPr>
                <w:sz w:val="16"/>
                <w:szCs w:val="16"/>
                <w:lang w:val="en-US"/>
              </w:rPr>
              <w:t>, READ_PIXEL, &amp;input);</w:t>
            </w:r>
          </w:p>
          <w:p w14:paraId="633355A1" w14:textId="77777777" w:rsidR="008A1AAF" w:rsidRPr="00021AAB" w:rsidRDefault="008A1AAF" w:rsidP="008A1AAF">
            <w:pPr>
              <w:jc w:val="both"/>
              <w:rPr>
                <w:sz w:val="16"/>
                <w:szCs w:val="16"/>
                <w:lang w:val="en-US"/>
              </w:rPr>
            </w:pPr>
          </w:p>
          <w:p w14:paraId="4368E751"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2A7EF980" w14:textId="77777777" w:rsidR="008A1AAF" w:rsidRPr="00021AAB" w:rsidRDefault="008A1AAF" w:rsidP="008A1AAF">
            <w:pPr>
              <w:jc w:val="both"/>
              <w:rPr>
                <w:sz w:val="16"/>
                <w:szCs w:val="16"/>
                <w:lang w:val="en-US"/>
              </w:rPr>
            </w:pPr>
            <w:r w:rsidRPr="00021AAB">
              <w:rPr>
                <w:sz w:val="16"/>
                <w:szCs w:val="16"/>
                <w:lang w:val="en-US"/>
              </w:rPr>
              <w:tab/>
              <w:t>close(</w:t>
            </w:r>
            <w:proofErr w:type="spellStart"/>
            <w:r w:rsidRPr="00021AAB">
              <w:rPr>
                <w:sz w:val="16"/>
                <w:szCs w:val="16"/>
                <w:lang w:val="en-US"/>
              </w:rPr>
              <w:t>fd</w:t>
            </w:r>
            <w:proofErr w:type="spellEnd"/>
            <w:r w:rsidRPr="00021AAB">
              <w:rPr>
                <w:sz w:val="16"/>
                <w:szCs w:val="16"/>
                <w:lang w:val="en-US"/>
              </w:rPr>
              <w:t>);</w:t>
            </w:r>
          </w:p>
          <w:p w14:paraId="64366CA1" w14:textId="77777777" w:rsidR="008A1AAF" w:rsidRPr="00021AAB" w:rsidRDefault="008A1AAF" w:rsidP="008A1AAF">
            <w:pPr>
              <w:jc w:val="both"/>
              <w:rPr>
                <w:sz w:val="16"/>
                <w:szCs w:val="16"/>
                <w:lang w:val="en-US"/>
              </w:rPr>
            </w:pPr>
          </w:p>
          <w:p w14:paraId="16F2411F" w14:textId="77777777" w:rsidR="008A1AAF" w:rsidRPr="008A1AAF" w:rsidRDefault="008A1AAF" w:rsidP="008A1AAF">
            <w:pPr>
              <w:jc w:val="both"/>
              <w:rPr>
                <w:sz w:val="16"/>
                <w:szCs w:val="16"/>
              </w:rPr>
            </w:pPr>
            <w:r w:rsidRPr="00021AAB">
              <w:rPr>
                <w:sz w:val="16"/>
                <w:szCs w:val="16"/>
                <w:lang w:val="en-US"/>
              </w:rPr>
              <w:t xml:space="preserve">    </w:t>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input.state</w:t>
            </w:r>
            <w:proofErr w:type="spellEnd"/>
            <w:r w:rsidRPr="008A1AAF">
              <w:rPr>
                <w:sz w:val="16"/>
                <w:szCs w:val="16"/>
              </w:rPr>
              <w:t>;</w:t>
            </w:r>
          </w:p>
          <w:p w14:paraId="1F5BBFE2" w14:textId="66B8F390" w:rsidR="008A1AAF" w:rsidRDefault="008A1AAF" w:rsidP="008A1AAF">
            <w:pPr>
              <w:jc w:val="both"/>
            </w:pPr>
            <w:r w:rsidRPr="008A1AAF">
              <w:rPr>
                <w:sz w:val="16"/>
                <w:szCs w:val="16"/>
              </w:rPr>
              <w:t>}</w:t>
            </w:r>
          </w:p>
        </w:tc>
      </w:tr>
    </w:tbl>
    <w:p w14:paraId="25C832C4" w14:textId="77777777" w:rsidR="008A1AAF" w:rsidRDefault="008A1AAF" w:rsidP="008A1AAF">
      <w:pPr>
        <w:jc w:val="both"/>
      </w:pPr>
    </w:p>
    <w:p w14:paraId="7B2DCA5F" w14:textId="31A03632" w:rsidR="00411112" w:rsidRDefault="00411112" w:rsidP="006A6278"/>
    <w:p w14:paraId="6A4BD8DB" w14:textId="7ACB2857" w:rsidR="00F618D5" w:rsidRDefault="00F618D5" w:rsidP="006A6278"/>
    <w:p w14:paraId="5ED78931" w14:textId="0DB6F2BF" w:rsidR="00F618D5" w:rsidRDefault="00F618D5" w:rsidP="006A6278"/>
    <w:p w14:paraId="7F912F29" w14:textId="7FCB2270" w:rsidR="00F618D5" w:rsidRDefault="00F618D5" w:rsidP="006A6278"/>
    <w:p w14:paraId="7EED5588" w14:textId="77777777" w:rsidR="00F618D5" w:rsidRDefault="00F618D5" w:rsidP="006A6278">
      <w:r>
        <w:t xml:space="preserve">Über die letzte implementierte Funktion lässt sich noch der Status des Gerätes </w:t>
      </w:r>
      <w:proofErr w:type="spellStart"/>
      <w:r>
        <w:t>asulesen</w:t>
      </w:r>
      <w:proofErr w:type="spellEnd"/>
    </w:p>
    <w:tbl>
      <w:tblPr>
        <w:tblStyle w:val="Tabellenraster"/>
        <w:tblW w:w="0" w:type="auto"/>
        <w:tblLook w:val="04A0" w:firstRow="1" w:lastRow="0" w:firstColumn="1" w:lastColumn="0" w:noHBand="0" w:noVBand="1"/>
      </w:tblPr>
      <w:tblGrid>
        <w:gridCol w:w="9062"/>
      </w:tblGrid>
      <w:tr w:rsidR="00F618D5" w14:paraId="544B156A" w14:textId="77777777" w:rsidTr="00F618D5">
        <w:tc>
          <w:tcPr>
            <w:tcW w:w="9062" w:type="dxa"/>
          </w:tcPr>
          <w:p w14:paraId="4C4C8895" w14:textId="77777777" w:rsidR="00F618D5" w:rsidRPr="00021AAB" w:rsidRDefault="00F618D5" w:rsidP="00F618D5">
            <w:pPr>
              <w:rPr>
                <w:sz w:val="16"/>
                <w:szCs w:val="16"/>
                <w:lang w:val="en-US"/>
              </w:rPr>
            </w:pPr>
            <w:r w:rsidRPr="00021AAB">
              <w:rPr>
                <w:sz w:val="16"/>
                <w:szCs w:val="16"/>
                <w:lang w:val="en-US"/>
              </w:rPr>
              <w:t xml:space="preserve">void </w:t>
            </w:r>
            <w:proofErr w:type="spellStart"/>
            <w:r w:rsidRPr="00021AAB">
              <w:rPr>
                <w:sz w:val="16"/>
                <w:szCs w:val="16"/>
                <w:lang w:val="en-US"/>
              </w:rPr>
              <w:t>readDeviceState</w:t>
            </w:r>
            <w:proofErr w:type="spellEnd"/>
            <w:r w:rsidRPr="00021AAB">
              <w:rPr>
                <w:sz w:val="16"/>
                <w:szCs w:val="16"/>
                <w:lang w:val="en-US"/>
              </w:rPr>
              <w:t>(char *</w:t>
            </w:r>
            <w:proofErr w:type="spellStart"/>
            <w:r w:rsidRPr="00021AAB">
              <w:rPr>
                <w:sz w:val="16"/>
                <w:szCs w:val="16"/>
                <w:lang w:val="en-US"/>
              </w:rPr>
              <w:t>buf</w:t>
            </w:r>
            <w:proofErr w:type="spellEnd"/>
            <w:r w:rsidRPr="00021AAB">
              <w:rPr>
                <w:sz w:val="16"/>
                <w:szCs w:val="16"/>
                <w:lang w:val="en-US"/>
              </w:rPr>
              <w:t>) {</w:t>
            </w:r>
          </w:p>
          <w:p w14:paraId="2F209718" w14:textId="77777777" w:rsidR="00F618D5" w:rsidRPr="00021AAB" w:rsidRDefault="00F618D5" w:rsidP="00F618D5">
            <w:pPr>
              <w:rPr>
                <w:sz w:val="16"/>
                <w:szCs w:val="16"/>
                <w:lang w:val="en-US"/>
              </w:rPr>
            </w:pPr>
            <w:r w:rsidRPr="00021AAB">
              <w:rPr>
                <w:sz w:val="16"/>
                <w:szCs w:val="16"/>
                <w:lang w:val="en-US"/>
              </w:rPr>
              <w:t xml:space="preserve">    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10513AD4" w14:textId="77777777" w:rsidR="00F618D5" w:rsidRPr="00021AAB" w:rsidRDefault="00F618D5" w:rsidP="00F618D5">
            <w:pPr>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174A98F5" w14:textId="77777777" w:rsidR="00F618D5" w:rsidRPr="00021AAB" w:rsidRDefault="00F618D5" w:rsidP="00F618D5">
            <w:pPr>
              <w:rPr>
                <w:sz w:val="16"/>
                <w:szCs w:val="16"/>
                <w:lang w:val="en-US"/>
              </w:rPr>
            </w:pPr>
            <w:r w:rsidRPr="00021AAB">
              <w:rPr>
                <w:sz w:val="16"/>
                <w:szCs w:val="16"/>
                <w:lang w:val="en-US"/>
              </w:rPr>
              <w:t xml:space="preserve">        </w:t>
            </w:r>
            <w:proofErr w:type="spellStart"/>
            <w:r w:rsidRPr="00021AAB">
              <w:rPr>
                <w:sz w:val="16"/>
                <w:szCs w:val="16"/>
                <w:lang w:val="en-US"/>
              </w:rPr>
              <w:t>sprintf</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 "Cannot open device file\n");</w:t>
            </w:r>
          </w:p>
          <w:p w14:paraId="23DA9C7D" w14:textId="77777777" w:rsidR="00F618D5" w:rsidRPr="0050254A" w:rsidRDefault="00F618D5" w:rsidP="00F618D5">
            <w:pPr>
              <w:rPr>
                <w:sz w:val="16"/>
                <w:szCs w:val="16"/>
                <w:lang w:val="en-US"/>
              </w:rPr>
            </w:pPr>
            <w:r w:rsidRPr="00021AAB">
              <w:rPr>
                <w:sz w:val="16"/>
                <w:szCs w:val="16"/>
                <w:lang w:val="en-US"/>
              </w:rPr>
              <w:tab/>
            </w:r>
            <w:r w:rsidRPr="0050254A">
              <w:rPr>
                <w:sz w:val="16"/>
                <w:szCs w:val="16"/>
                <w:lang w:val="en-US"/>
              </w:rPr>
              <w:t>} else {</w:t>
            </w:r>
          </w:p>
          <w:p w14:paraId="14B224B4" w14:textId="77777777" w:rsidR="00F618D5" w:rsidRPr="00021AAB" w:rsidRDefault="00F618D5" w:rsidP="00F618D5">
            <w:pPr>
              <w:rPr>
                <w:sz w:val="16"/>
                <w:szCs w:val="16"/>
                <w:lang w:val="en-US"/>
              </w:rPr>
            </w:pPr>
            <w:r w:rsidRPr="0050254A">
              <w:rPr>
                <w:sz w:val="16"/>
                <w:szCs w:val="16"/>
                <w:lang w:val="en-US"/>
              </w:rPr>
              <w:t xml:space="preserve">        </w:t>
            </w:r>
            <w:r w:rsidRPr="00021AAB">
              <w:rPr>
                <w:sz w:val="16"/>
                <w:szCs w:val="16"/>
                <w:lang w:val="en-US"/>
              </w:rPr>
              <w:t>read(</w:t>
            </w:r>
            <w:proofErr w:type="spellStart"/>
            <w:r w:rsidRPr="00021AAB">
              <w:rPr>
                <w:sz w:val="16"/>
                <w:szCs w:val="16"/>
                <w:lang w:val="en-US"/>
              </w:rPr>
              <w:t>fd</w:t>
            </w:r>
            <w:proofErr w:type="spellEnd"/>
            <w:r w:rsidRPr="00021AAB">
              <w:rPr>
                <w:sz w:val="16"/>
                <w:szCs w:val="16"/>
                <w:lang w:val="en-US"/>
              </w:rPr>
              <w:t xml:space="preserve">, </w:t>
            </w:r>
            <w:proofErr w:type="spellStart"/>
            <w:r w:rsidRPr="00021AAB">
              <w:rPr>
                <w:sz w:val="16"/>
                <w:szCs w:val="16"/>
                <w:lang w:val="en-US"/>
              </w:rPr>
              <w:t>buf</w:t>
            </w:r>
            <w:proofErr w:type="spellEnd"/>
            <w:r w:rsidRPr="00021AAB">
              <w:rPr>
                <w:sz w:val="16"/>
                <w:szCs w:val="16"/>
                <w:lang w:val="en-US"/>
              </w:rPr>
              <w:t xml:space="preserve">, </w:t>
            </w:r>
            <w:proofErr w:type="spellStart"/>
            <w:r w:rsidRPr="00021AAB">
              <w:rPr>
                <w:sz w:val="16"/>
                <w:szCs w:val="16"/>
                <w:lang w:val="en-US"/>
              </w:rPr>
              <w:t>sizeof</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w:t>
            </w:r>
          </w:p>
          <w:p w14:paraId="1136D733" w14:textId="77777777" w:rsidR="00F618D5" w:rsidRPr="00F618D5" w:rsidRDefault="00F618D5" w:rsidP="00F618D5">
            <w:pPr>
              <w:rPr>
                <w:sz w:val="16"/>
                <w:szCs w:val="16"/>
              </w:rPr>
            </w:pPr>
            <w:r w:rsidRPr="00021AAB">
              <w:rPr>
                <w:sz w:val="16"/>
                <w:szCs w:val="16"/>
                <w:lang w:val="en-US"/>
              </w:rPr>
              <w:t xml:space="preserve">    </w:t>
            </w:r>
            <w:r w:rsidRPr="00F618D5">
              <w:rPr>
                <w:sz w:val="16"/>
                <w:szCs w:val="16"/>
              </w:rPr>
              <w:t>}</w:t>
            </w:r>
          </w:p>
          <w:p w14:paraId="37FF32C2" w14:textId="7FEA6FC7" w:rsidR="00F618D5" w:rsidRDefault="00F618D5" w:rsidP="00F618D5">
            <w:r w:rsidRPr="00F618D5">
              <w:rPr>
                <w:sz w:val="16"/>
                <w:szCs w:val="16"/>
              </w:rPr>
              <w:t>}</w:t>
            </w:r>
          </w:p>
        </w:tc>
      </w:tr>
    </w:tbl>
    <w:p w14:paraId="7E956CC9" w14:textId="6CB5F007" w:rsidR="00411112" w:rsidRDefault="00411112" w:rsidP="006A6278"/>
    <w:p w14:paraId="1AC6369B" w14:textId="24502708" w:rsidR="00F618D5" w:rsidRDefault="00F618D5" w:rsidP="00F618D5">
      <w:pPr>
        <w:pStyle w:val="berschrift2"/>
      </w:pPr>
      <w:bookmarkStart w:id="52" w:name="_Toc106895757"/>
      <w:r>
        <w:t>User App</w:t>
      </w:r>
      <w:bookmarkEnd w:id="52"/>
    </w:p>
    <w:p w14:paraId="25E9482B" w14:textId="08AFCCBF" w:rsidR="00411112" w:rsidRDefault="00411112" w:rsidP="0073770E">
      <w:pPr>
        <w:jc w:val="both"/>
      </w:pPr>
    </w:p>
    <w:p w14:paraId="7E888C4E" w14:textId="77777777" w:rsidR="0073770E" w:rsidRDefault="00F618D5" w:rsidP="0073770E">
      <w:pPr>
        <w:jc w:val="both"/>
      </w:pPr>
      <w:r>
        <w:t xml:space="preserve">Die User App wurde </w:t>
      </w:r>
      <w:r w:rsidR="0073770E">
        <w:t>wieder Mals</w:t>
      </w:r>
      <w:r>
        <w:t xml:space="preserve"> </w:t>
      </w:r>
      <w:r w:rsidR="0073770E">
        <w:t>in einen Header</w:t>
      </w:r>
      <w:r>
        <w:t xml:space="preserve"> sowie in eine C File aufgeteilt. In der Header File befinden sich wieder die zu Importierenden </w:t>
      </w:r>
      <w:r w:rsidR="0073770E">
        <w:t>Bibliotheken</w:t>
      </w:r>
      <w:r>
        <w:t xml:space="preserve">, sowie ein </w:t>
      </w:r>
      <w:r w:rsidR="0073770E">
        <w:t>Funktion</w:t>
      </w:r>
      <w:r>
        <w:t xml:space="preserve"> </w:t>
      </w:r>
      <w:r w:rsidR="0073770E">
        <w:t>Prototyp,</w:t>
      </w:r>
      <w:r>
        <w:t xml:space="preserve"> um die eingegebene Nummer auszulesen. </w:t>
      </w:r>
    </w:p>
    <w:p w14:paraId="5B4E6199" w14:textId="4672C975" w:rsidR="00F618D5" w:rsidRDefault="0073770E" w:rsidP="0073770E">
      <w:pPr>
        <w:jc w:val="both"/>
      </w:pPr>
      <w:r>
        <w:t>Im Hauptprogramm sieht diese wie folgt aus:</w:t>
      </w:r>
    </w:p>
    <w:tbl>
      <w:tblPr>
        <w:tblStyle w:val="Tabellenraster"/>
        <w:tblW w:w="0" w:type="auto"/>
        <w:tblLook w:val="04A0" w:firstRow="1" w:lastRow="0" w:firstColumn="1" w:lastColumn="0" w:noHBand="0" w:noVBand="1"/>
      </w:tblPr>
      <w:tblGrid>
        <w:gridCol w:w="9062"/>
      </w:tblGrid>
      <w:tr w:rsidR="0073770E" w14:paraId="71F964EF" w14:textId="77777777" w:rsidTr="0073770E">
        <w:tc>
          <w:tcPr>
            <w:tcW w:w="9062" w:type="dxa"/>
          </w:tcPr>
          <w:p w14:paraId="1BDEB714" w14:textId="77777777" w:rsidR="0073770E" w:rsidRPr="00021AAB" w:rsidRDefault="0073770E" w:rsidP="0073770E">
            <w:pPr>
              <w:jc w:val="both"/>
              <w:rPr>
                <w:sz w:val="16"/>
                <w:szCs w:val="16"/>
                <w:lang w:val="en-US"/>
              </w:rPr>
            </w:pPr>
            <w:r w:rsidRPr="00021AAB">
              <w:rPr>
                <w:sz w:val="16"/>
                <w:szCs w:val="16"/>
                <w:lang w:val="en-US"/>
              </w:rPr>
              <w:t xml:space="preserve">int </w:t>
            </w:r>
            <w:proofErr w:type="spellStart"/>
            <w:r w:rsidRPr="00021AAB">
              <w:rPr>
                <w:sz w:val="16"/>
                <w:szCs w:val="16"/>
                <w:lang w:val="en-US"/>
              </w:rPr>
              <w:t>readNumber</w:t>
            </w:r>
            <w:proofErr w:type="spellEnd"/>
            <w:r w:rsidRPr="00021AAB">
              <w:rPr>
                <w:sz w:val="16"/>
                <w:szCs w:val="16"/>
                <w:lang w:val="en-US"/>
              </w:rPr>
              <w:t>(char *input) {</w:t>
            </w:r>
          </w:p>
          <w:p w14:paraId="4A222C8B" w14:textId="77777777" w:rsidR="0073770E" w:rsidRPr="00021AAB" w:rsidRDefault="0073770E" w:rsidP="0073770E">
            <w:pPr>
              <w:jc w:val="both"/>
              <w:rPr>
                <w:sz w:val="16"/>
                <w:szCs w:val="16"/>
                <w:lang w:val="en-US"/>
              </w:rPr>
            </w:pPr>
            <w:r w:rsidRPr="00021AAB">
              <w:rPr>
                <w:sz w:val="16"/>
                <w:szCs w:val="16"/>
                <w:lang w:val="en-US"/>
              </w:rPr>
              <w:t xml:space="preserve">    int </w:t>
            </w:r>
            <w:proofErr w:type="spellStart"/>
            <w:r w:rsidRPr="00021AAB">
              <w:rPr>
                <w:sz w:val="16"/>
                <w:szCs w:val="16"/>
                <w:lang w:val="en-US"/>
              </w:rPr>
              <w:t>userInput</w:t>
            </w:r>
            <w:proofErr w:type="spellEnd"/>
            <w:r w:rsidRPr="00021AAB">
              <w:rPr>
                <w:sz w:val="16"/>
                <w:szCs w:val="16"/>
                <w:lang w:val="en-US"/>
              </w:rPr>
              <w:t>;</w:t>
            </w:r>
          </w:p>
          <w:p w14:paraId="1C13A5C4" w14:textId="77777777" w:rsidR="0073770E" w:rsidRPr="00021AAB" w:rsidRDefault="0073770E" w:rsidP="0073770E">
            <w:pPr>
              <w:jc w:val="both"/>
              <w:rPr>
                <w:sz w:val="16"/>
                <w:szCs w:val="16"/>
                <w:lang w:val="en-US"/>
              </w:rPr>
            </w:pPr>
            <w:r w:rsidRPr="00021AAB">
              <w:rPr>
                <w:sz w:val="16"/>
                <w:szCs w:val="16"/>
                <w:lang w:val="en-US"/>
              </w:rPr>
              <w:t xml:space="preserve">    char </w:t>
            </w:r>
            <w:proofErr w:type="spellStart"/>
            <w:r w:rsidRPr="00021AAB">
              <w:rPr>
                <w:sz w:val="16"/>
                <w:szCs w:val="16"/>
                <w:lang w:val="en-US"/>
              </w:rPr>
              <w:t>flushInput</w:t>
            </w:r>
            <w:proofErr w:type="spellEnd"/>
            <w:r w:rsidRPr="00021AAB">
              <w:rPr>
                <w:sz w:val="16"/>
                <w:szCs w:val="16"/>
                <w:lang w:val="en-US"/>
              </w:rPr>
              <w:t>[10];</w:t>
            </w:r>
          </w:p>
          <w:p w14:paraId="38CB1ECE" w14:textId="77777777" w:rsidR="0073770E" w:rsidRPr="00021AAB" w:rsidRDefault="0073770E" w:rsidP="0073770E">
            <w:pPr>
              <w:jc w:val="both"/>
              <w:rPr>
                <w:sz w:val="16"/>
                <w:szCs w:val="16"/>
                <w:lang w:val="en-US"/>
              </w:rPr>
            </w:pPr>
          </w:p>
          <w:p w14:paraId="63698D11" w14:textId="77777777" w:rsidR="0073770E" w:rsidRPr="00021AAB" w:rsidRDefault="0073770E" w:rsidP="0073770E">
            <w:pPr>
              <w:jc w:val="both"/>
              <w:rPr>
                <w:sz w:val="16"/>
                <w:szCs w:val="16"/>
                <w:lang w:val="en-US"/>
              </w:rPr>
            </w:pPr>
            <w:r w:rsidRPr="00021AAB">
              <w:rPr>
                <w:sz w:val="16"/>
                <w:szCs w:val="16"/>
                <w:lang w:val="en-US"/>
              </w:rPr>
              <w:t xml:space="preserve">    // prompt the user for input</w:t>
            </w:r>
          </w:p>
          <w:p w14:paraId="6355A2E9"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s: ", input);</w:t>
            </w:r>
          </w:p>
          <w:p w14:paraId="6757A766"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scanf</w:t>
            </w:r>
            <w:proofErr w:type="spellEnd"/>
            <w:r w:rsidRPr="00021AAB">
              <w:rPr>
                <w:sz w:val="16"/>
                <w:szCs w:val="16"/>
                <w:lang w:val="en-US"/>
              </w:rPr>
              <w:t>("%</w:t>
            </w:r>
            <w:proofErr w:type="spellStart"/>
            <w:r w:rsidRPr="00021AAB">
              <w:rPr>
                <w:sz w:val="16"/>
                <w:szCs w:val="16"/>
                <w:lang w:val="en-US"/>
              </w:rPr>
              <w:t>i</w:t>
            </w:r>
            <w:proofErr w:type="spellEnd"/>
            <w:r w:rsidRPr="00021AAB">
              <w:rPr>
                <w:sz w:val="16"/>
                <w:szCs w:val="16"/>
                <w:lang w:val="en-US"/>
              </w:rPr>
              <w:t>", &amp;</w:t>
            </w:r>
            <w:proofErr w:type="spellStart"/>
            <w:r w:rsidRPr="00021AAB">
              <w:rPr>
                <w:sz w:val="16"/>
                <w:szCs w:val="16"/>
                <w:lang w:val="en-US"/>
              </w:rPr>
              <w:t>userInput</w:t>
            </w:r>
            <w:proofErr w:type="spellEnd"/>
            <w:r w:rsidRPr="00021AAB">
              <w:rPr>
                <w:sz w:val="16"/>
                <w:szCs w:val="16"/>
                <w:lang w:val="en-US"/>
              </w:rPr>
              <w:t>);</w:t>
            </w:r>
          </w:p>
          <w:p w14:paraId="28BDDD55"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scanf</w:t>
            </w:r>
            <w:proofErr w:type="spellEnd"/>
            <w:r w:rsidRPr="00021AAB">
              <w:rPr>
                <w:sz w:val="16"/>
                <w:szCs w:val="16"/>
                <w:lang w:val="en-US"/>
              </w:rPr>
              <w:t xml:space="preserve">("%c", </w:t>
            </w:r>
            <w:proofErr w:type="spellStart"/>
            <w:r w:rsidRPr="00021AAB">
              <w:rPr>
                <w:sz w:val="16"/>
                <w:szCs w:val="16"/>
                <w:lang w:val="en-US"/>
              </w:rPr>
              <w:t>flushInput</w:t>
            </w:r>
            <w:proofErr w:type="spellEnd"/>
            <w:r w:rsidRPr="00021AAB">
              <w:rPr>
                <w:sz w:val="16"/>
                <w:szCs w:val="16"/>
                <w:lang w:val="en-US"/>
              </w:rPr>
              <w:t>);</w:t>
            </w:r>
          </w:p>
          <w:p w14:paraId="16E0C13A" w14:textId="77777777" w:rsidR="0073770E" w:rsidRPr="00021AAB" w:rsidRDefault="0073770E" w:rsidP="0073770E">
            <w:pPr>
              <w:jc w:val="both"/>
              <w:rPr>
                <w:sz w:val="16"/>
                <w:szCs w:val="16"/>
                <w:lang w:val="en-US"/>
              </w:rPr>
            </w:pPr>
            <w:r w:rsidRPr="00021AAB">
              <w:rPr>
                <w:sz w:val="16"/>
                <w:szCs w:val="16"/>
                <w:lang w:val="en-US"/>
              </w:rPr>
              <w:t xml:space="preserve">    // clear the terminal</w:t>
            </w:r>
          </w:p>
          <w:p w14:paraId="47617C27" w14:textId="77777777" w:rsidR="0073770E" w:rsidRPr="0073770E" w:rsidRDefault="0073770E" w:rsidP="0073770E">
            <w:pPr>
              <w:jc w:val="both"/>
              <w:rPr>
                <w:sz w:val="16"/>
                <w:szCs w:val="16"/>
              </w:rPr>
            </w:pPr>
            <w:r w:rsidRPr="00021AAB">
              <w:rPr>
                <w:sz w:val="16"/>
                <w:szCs w:val="16"/>
                <w:lang w:val="en-US"/>
              </w:rPr>
              <w:t xml:space="preserve">    </w:t>
            </w:r>
            <w:r w:rsidRPr="0073770E">
              <w:rPr>
                <w:sz w:val="16"/>
                <w:szCs w:val="16"/>
              </w:rPr>
              <w:t>printf("\033[2J");</w:t>
            </w:r>
          </w:p>
          <w:p w14:paraId="01E4B2D9" w14:textId="77777777" w:rsidR="0073770E" w:rsidRPr="0073770E" w:rsidRDefault="0073770E" w:rsidP="0073770E">
            <w:pPr>
              <w:jc w:val="both"/>
              <w:rPr>
                <w:sz w:val="16"/>
                <w:szCs w:val="16"/>
              </w:rPr>
            </w:pPr>
            <w:r w:rsidRPr="0073770E">
              <w:rPr>
                <w:sz w:val="16"/>
                <w:szCs w:val="16"/>
              </w:rPr>
              <w:t xml:space="preserve">    </w:t>
            </w:r>
          </w:p>
          <w:p w14:paraId="3DADD7AB" w14:textId="77777777" w:rsidR="0073770E" w:rsidRPr="0073770E" w:rsidRDefault="0073770E" w:rsidP="0073770E">
            <w:pPr>
              <w:jc w:val="both"/>
              <w:rPr>
                <w:sz w:val="16"/>
                <w:szCs w:val="16"/>
              </w:rPr>
            </w:pPr>
            <w:r w:rsidRPr="0073770E">
              <w:rPr>
                <w:sz w:val="16"/>
                <w:szCs w:val="16"/>
              </w:rPr>
              <w:t xml:space="preserve">    </w:t>
            </w:r>
            <w:proofErr w:type="spellStart"/>
            <w:r w:rsidRPr="0073770E">
              <w:rPr>
                <w:sz w:val="16"/>
                <w:szCs w:val="16"/>
              </w:rPr>
              <w:t>return</w:t>
            </w:r>
            <w:proofErr w:type="spellEnd"/>
            <w:r w:rsidRPr="0073770E">
              <w:rPr>
                <w:sz w:val="16"/>
                <w:szCs w:val="16"/>
              </w:rPr>
              <w:t xml:space="preserve"> </w:t>
            </w:r>
            <w:proofErr w:type="spellStart"/>
            <w:r w:rsidRPr="0073770E">
              <w:rPr>
                <w:sz w:val="16"/>
                <w:szCs w:val="16"/>
              </w:rPr>
              <w:t>userInput</w:t>
            </w:r>
            <w:proofErr w:type="spellEnd"/>
            <w:r w:rsidRPr="0073770E">
              <w:rPr>
                <w:sz w:val="16"/>
                <w:szCs w:val="16"/>
              </w:rPr>
              <w:t>;</w:t>
            </w:r>
          </w:p>
          <w:p w14:paraId="47931E2C" w14:textId="513794BD" w:rsidR="0073770E" w:rsidRDefault="0073770E" w:rsidP="0073770E">
            <w:pPr>
              <w:jc w:val="both"/>
            </w:pPr>
            <w:r w:rsidRPr="0073770E">
              <w:rPr>
                <w:sz w:val="16"/>
                <w:szCs w:val="16"/>
              </w:rPr>
              <w:t>}</w:t>
            </w:r>
          </w:p>
        </w:tc>
      </w:tr>
    </w:tbl>
    <w:p w14:paraId="01032B57" w14:textId="77777777" w:rsidR="0073770E" w:rsidRDefault="0073770E" w:rsidP="0073770E">
      <w:pPr>
        <w:jc w:val="both"/>
      </w:pPr>
    </w:p>
    <w:p w14:paraId="6F17D4C1" w14:textId="6FC80BD4" w:rsidR="00F618D5" w:rsidRDefault="00F618D5" w:rsidP="0073770E">
      <w:pPr>
        <w:jc w:val="both"/>
      </w:pPr>
      <w:r>
        <w:t xml:space="preserve">Die Main Funktion </w:t>
      </w:r>
      <w:r w:rsidR="0073770E">
        <w:t>besteht</w:t>
      </w:r>
      <w:r>
        <w:t xml:space="preserve"> aus einem Switch Case in welchem </w:t>
      </w:r>
      <w:r w:rsidR="0073770E">
        <w:t>die bereits erklärten Funktionen aufgerufen werden und somit die LED-Matrix nach Belieben angesteuert werden kann.</w:t>
      </w:r>
    </w:p>
    <w:tbl>
      <w:tblPr>
        <w:tblStyle w:val="Tabellenraster"/>
        <w:tblW w:w="0" w:type="auto"/>
        <w:tblLook w:val="04A0" w:firstRow="1" w:lastRow="0" w:firstColumn="1" w:lastColumn="0" w:noHBand="0" w:noVBand="1"/>
      </w:tblPr>
      <w:tblGrid>
        <w:gridCol w:w="9062"/>
      </w:tblGrid>
      <w:tr w:rsidR="0073770E" w14:paraId="17DBFB26" w14:textId="77777777" w:rsidTr="0073770E">
        <w:tc>
          <w:tcPr>
            <w:tcW w:w="9062" w:type="dxa"/>
          </w:tcPr>
          <w:p w14:paraId="32052E5B" w14:textId="77777777" w:rsidR="0073770E" w:rsidRPr="00021AAB" w:rsidRDefault="0073770E" w:rsidP="0073770E">
            <w:pPr>
              <w:rPr>
                <w:sz w:val="16"/>
                <w:szCs w:val="16"/>
                <w:lang w:val="en-US"/>
              </w:rPr>
            </w:pPr>
            <w:r w:rsidRPr="00021AAB">
              <w:rPr>
                <w:sz w:val="16"/>
                <w:szCs w:val="16"/>
                <w:lang w:val="en-US"/>
              </w:rPr>
              <w:t>int main(void)</w:t>
            </w:r>
          </w:p>
          <w:p w14:paraId="0BD02976" w14:textId="77777777" w:rsidR="0073770E" w:rsidRPr="00021AAB" w:rsidRDefault="0073770E" w:rsidP="0073770E">
            <w:pPr>
              <w:rPr>
                <w:sz w:val="16"/>
                <w:szCs w:val="16"/>
                <w:lang w:val="en-US"/>
              </w:rPr>
            </w:pPr>
            <w:r w:rsidRPr="00021AAB">
              <w:rPr>
                <w:sz w:val="16"/>
                <w:szCs w:val="16"/>
                <w:lang w:val="en-US"/>
              </w:rPr>
              <w:t>{</w:t>
            </w:r>
          </w:p>
          <w:p w14:paraId="4BD34385" w14:textId="77777777" w:rsidR="0073770E" w:rsidRPr="00021AAB" w:rsidRDefault="0073770E" w:rsidP="0073770E">
            <w:pPr>
              <w:rPr>
                <w:sz w:val="16"/>
                <w:szCs w:val="16"/>
                <w:lang w:val="en-US"/>
              </w:rPr>
            </w:pPr>
            <w:r w:rsidRPr="00021AAB">
              <w:rPr>
                <w:sz w:val="16"/>
                <w:szCs w:val="16"/>
                <w:lang w:val="en-US"/>
              </w:rPr>
              <w:t xml:space="preserve">    // get the dimensions for use in </w:t>
            </w:r>
            <w:proofErr w:type="spellStart"/>
            <w:r w:rsidRPr="00021AAB">
              <w:rPr>
                <w:sz w:val="16"/>
                <w:szCs w:val="16"/>
                <w:lang w:val="en-US"/>
              </w:rPr>
              <w:t>functions.c</w:t>
            </w:r>
            <w:proofErr w:type="spellEnd"/>
          </w:p>
          <w:p w14:paraId="02D2333E" w14:textId="77777777" w:rsidR="0073770E" w:rsidRPr="00021AAB" w:rsidRDefault="0073770E" w:rsidP="0073770E">
            <w:pPr>
              <w:rPr>
                <w:sz w:val="16"/>
                <w:szCs w:val="16"/>
                <w:lang w:val="en-US"/>
              </w:rPr>
            </w:pPr>
            <w:r w:rsidRPr="00021AAB">
              <w:rPr>
                <w:sz w:val="16"/>
                <w:szCs w:val="16"/>
                <w:lang w:val="en-US"/>
              </w:rPr>
              <w:t xml:space="preserve">    DIMENSIONS = </w:t>
            </w:r>
            <w:proofErr w:type="spellStart"/>
            <w:r w:rsidRPr="00021AAB">
              <w:rPr>
                <w:sz w:val="16"/>
                <w:szCs w:val="16"/>
                <w:lang w:val="en-US"/>
              </w:rPr>
              <w:t>getDims</w:t>
            </w:r>
            <w:proofErr w:type="spellEnd"/>
            <w:r w:rsidRPr="00021AAB">
              <w:rPr>
                <w:sz w:val="16"/>
                <w:szCs w:val="16"/>
                <w:lang w:val="en-US"/>
              </w:rPr>
              <w:t>();</w:t>
            </w:r>
          </w:p>
          <w:p w14:paraId="5504708B" w14:textId="77777777" w:rsidR="0073770E" w:rsidRPr="00021AAB" w:rsidRDefault="0073770E" w:rsidP="0073770E">
            <w:pPr>
              <w:rPr>
                <w:sz w:val="16"/>
                <w:szCs w:val="16"/>
                <w:lang w:val="en-US"/>
              </w:rPr>
            </w:pPr>
          </w:p>
          <w:p w14:paraId="265E65FB" w14:textId="77777777" w:rsidR="0073770E" w:rsidRPr="00021AAB" w:rsidRDefault="0073770E" w:rsidP="0073770E">
            <w:pPr>
              <w:rPr>
                <w:sz w:val="16"/>
                <w:szCs w:val="16"/>
                <w:lang w:val="en-US"/>
              </w:rPr>
            </w:pPr>
            <w:r w:rsidRPr="00021AAB">
              <w:rPr>
                <w:sz w:val="16"/>
                <w:szCs w:val="16"/>
                <w:lang w:val="en-US"/>
              </w:rPr>
              <w:t xml:space="preserve">    char </w:t>
            </w:r>
            <w:proofErr w:type="spellStart"/>
            <w:r w:rsidRPr="00021AAB">
              <w:rPr>
                <w:sz w:val="16"/>
                <w:szCs w:val="16"/>
                <w:lang w:val="en-US"/>
              </w:rPr>
              <w:t>buf</w:t>
            </w:r>
            <w:proofErr w:type="spellEnd"/>
            <w:r w:rsidRPr="00021AAB">
              <w:rPr>
                <w:sz w:val="16"/>
                <w:szCs w:val="16"/>
                <w:lang w:val="en-US"/>
              </w:rPr>
              <w:t>[600];</w:t>
            </w:r>
          </w:p>
          <w:p w14:paraId="0E7B24BB" w14:textId="77777777" w:rsidR="0073770E" w:rsidRPr="00021AAB" w:rsidRDefault="0073770E" w:rsidP="0073770E">
            <w:pPr>
              <w:rPr>
                <w:sz w:val="16"/>
                <w:szCs w:val="16"/>
                <w:lang w:val="en-US"/>
              </w:rPr>
            </w:pPr>
            <w:r w:rsidRPr="00021AAB">
              <w:rPr>
                <w:sz w:val="16"/>
                <w:szCs w:val="16"/>
                <w:lang w:val="en-US"/>
              </w:rPr>
              <w:t xml:space="preserve">    int running = 1;</w:t>
            </w:r>
          </w:p>
          <w:p w14:paraId="253CC58B"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while(running) {</w:t>
            </w:r>
          </w:p>
          <w:p w14:paraId="27733466"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Select an Action from the Table below to perform:\r\n\r\n");</w:t>
            </w:r>
          </w:p>
          <w:p w14:paraId="09ADEACD"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1: Set all LEDs [state]\n\r");</w:t>
            </w:r>
          </w:p>
          <w:p w14:paraId="7015615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2: Set a single LED [row][line][state]\n\r");</w:t>
            </w:r>
          </w:p>
          <w:p w14:paraId="7F44EAA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3: Set a single ROW [row][state]\n\r");</w:t>
            </w:r>
          </w:p>
          <w:p w14:paraId="11EBCA30"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4: Set a single LINE [line][state]\n\r");</w:t>
            </w:r>
          </w:p>
          <w:p w14:paraId="1DB8571A"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5: Snake [delay]\n\r");</w:t>
            </w:r>
          </w:p>
          <w:p w14:paraId="43F234BF"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8: Print out current state\n\r");</w:t>
            </w:r>
          </w:p>
          <w:p w14:paraId="3DDE54F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9: Exit App and Toggle off\n\r");</w:t>
            </w:r>
          </w:p>
          <w:p w14:paraId="156F19F9" w14:textId="77777777" w:rsidR="0073770E" w:rsidRPr="00021AAB" w:rsidRDefault="0073770E" w:rsidP="0073770E">
            <w:pPr>
              <w:rPr>
                <w:sz w:val="16"/>
                <w:szCs w:val="16"/>
                <w:lang w:val="en-US"/>
              </w:rPr>
            </w:pPr>
          </w:p>
          <w:p w14:paraId="62441170"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switch(</w:t>
            </w:r>
            <w:proofErr w:type="spellStart"/>
            <w:r w:rsidRPr="0050254A">
              <w:rPr>
                <w:sz w:val="16"/>
                <w:szCs w:val="16"/>
                <w:lang w:val="en-US"/>
              </w:rPr>
              <w:t>readNumber</w:t>
            </w:r>
            <w:proofErr w:type="spellEnd"/>
            <w:r w:rsidRPr="0050254A">
              <w:rPr>
                <w:sz w:val="16"/>
                <w:szCs w:val="16"/>
                <w:lang w:val="en-US"/>
              </w:rPr>
              <w:t>("Select")) {</w:t>
            </w:r>
          </w:p>
          <w:p w14:paraId="685DE76D" w14:textId="77777777" w:rsidR="0073770E" w:rsidRPr="0050254A" w:rsidRDefault="0073770E" w:rsidP="0073770E">
            <w:pPr>
              <w:rPr>
                <w:sz w:val="16"/>
                <w:szCs w:val="16"/>
                <w:lang w:val="en-US"/>
              </w:rPr>
            </w:pPr>
            <w:r w:rsidRPr="0050254A">
              <w:rPr>
                <w:sz w:val="16"/>
                <w:szCs w:val="16"/>
                <w:lang w:val="en-US"/>
              </w:rPr>
              <w:t xml:space="preserve">            case 1: </w:t>
            </w:r>
          </w:p>
          <w:p w14:paraId="75843675"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You selected: Toggle all LEDs\r\n");</w:t>
            </w:r>
          </w:p>
          <w:p w14:paraId="6C2A1BFD" w14:textId="77777777" w:rsidR="0073770E" w:rsidRPr="00021AAB" w:rsidRDefault="0073770E" w:rsidP="0073770E">
            <w:pPr>
              <w:rPr>
                <w:sz w:val="16"/>
                <w:szCs w:val="16"/>
                <w:lang w:val="en-US"/>
              </w:rPr>
            </w:pPr>
            <w:r w:rsidRPr="00021AAB">
              <w:rPr>
                <w:sz w:val="16"/>
                <w:szCs w:val="16"/>
                <w:lang w:val="en-US"/>
              </w:rPr>
              <w:lastRenderedPageBreak/>
              <w:t xml:space="preserve">                </w:t>
            </w:r>
            <w:proofErr w:type="spellStart"/>
            <w:r w:rsidRPr="00021AAB">
              <w:rPr>
                <w:sz w:val="16"/>
                <w:szCs w:val="16"/>
                <w:lang w:val="en-US"/>
              </w:rPr>
              <w:t>led_set_all</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Which state to you want"));</w:t>
            </w:r>
          </w:p>
          <w:p w14:paraId="2680B1EC"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break;</w:t>
            </w:r>
          </w:p>
          <w:p w14:paraId="32366BB3" w14:textId="77777777" w:rsidR="0073770E" w:rsidRPr="0050254A" w:rsidRDefault="0073770E" w:rsidP="0073770E">
            <w:pPr>
              <w:rPr>
                <w:sz w:val="16"/>
                <w:szCs w:val="16"/>
                <w:lang w:val="en-US"/>
              </w:rPr>
            </w:pPr>
          </w:p>
          <w:p w14:paraId="6CCE7802" w14:textId="77777777" w:rsidR="0073770E" w:rsidRPr="0050254A" w:rsidRDefault="0073770E" w:rsidP="0073770E">
            <w:pPr>
              <w:rPr>
                <w:sz w:val="16"/>
                <w:szCs w:val="16"/>
                <w:lang w:val="en-US"/>
              </w:rPr>
            </w:pPr>
            <w:r w:rsidRPr="0050254A">
              <w:rPr>
                <w:sz w:val="16"/>
                <w:szCs w:val="16"/>
                <w:lang w:val="en-US"/>
              </w:rPr>
              <w:t xml:space="preserve">            case 2: </w:t>
            </w:r>
          </w:p>
          <w:p w14:paraId="47DED797"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You selected: Toggle a single LED\r\n");</w:t>
            </w:r>
          </w:p>
          <w:p w14:paraId="4B01A73A"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Row"), </w:t>
            </w:r>
            <w:proofErr w:type="spellStart"/>
            <w:r w:rsidRPr="00021AAB">
              <w:rPr>
                <w:sz w:val="16"/>
                <w:szCs w:val="16"/>
                <w:lang w:val="en-US"/>
              </w:rPr>
              <w:t>readNumber</w:t>
            </w:r>
            <w:proofErr w:type="spellEnd"/>
            <w:r w:rsidRPr="00021AAB">
              <w:rPr>
                <w:sz w:val="16"/>
                <w:szCs w:val="16"/>
                <w:lang w:val="en-US"/>
              </w:rPr>
              <w:t xml:space="preserve">("Line"), </w:t>
            </w:r>
            <w:proofErr w:type="spellStart"/>
            <w:r w:rsidRPr="00021AAB">
              <w:rPr>
                <w:sz w:val="16"/>
                <w:szCs w:val="16"/>
                <w:lang w:val="en-US"/>
              </w:rPr>
              <w:t>readNumber</w:t>
            </w:r>
            <w:proofErr w:type="spellEnd"/>
            <w:r w:rsidRPr="00021AAB">
              <w:rPr>
                <w:sz w:val="16"/>
                <w:szCs w:val="16"/>
                <w:lang w:val="en-US"/>
              </w:rPr>
              <w:t>("State"));</w:t>
            </w:r>
          </w:p>
          <w:p w14:paraId="19794114"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break;</w:t>
            </w:r>
          </w:p>
          <w:p w14:paraId="5BC24A0C" w14:textId="77777777" w:rsidR="0073770E" w:rsidRPr="0050254A" w:rsidRDefault="0073770E" w:rsidP="0073770E">
            <w:pPr>
              <w:rPr>
                <w:sz w:val="16"/>
                <w:szCs w:val="16"/>
                <w:lang w:val="en-US"/>
              </w:rPr>
            </w:pPr>
          </w:p>
          <w:p w14:paraId="479F8786" w14:textId="77777777" w:rsidR="0073770E" w:rsidRPr="0050254A" w:rsidRDefault="0073770E" w:rsidP="0073770E">
            <w:pPr>
              <w:rPr>
                <w:sz w:val="16"/>
                <w:szCs w:val="16"/>
                <w:lang w:val="en-US"/>
              </w:rPr>
            </w:pPr>
            <w:r w:rsidRPr="0050254A">
              <w:rPr>
                <w:sz w:val="16"/>
                <w:szCs w:val="16"/>
                <w:lang w:val="en-US"/>
              </w:rPr>
              <w:t xml:space="preserve">            case 3: </w:t>
            </w:r>
          </w:p>
          <w:p w14:paraId="4E1EFF5D"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You selected: Set a single ROW\r\n");</w:t>
            </w:r>
          </w:p>
          <w:p w14:paraId="16376AE7"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row</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Row"), </w:t>
            </w:r>
            <w:proofErr w:type="spellStart"/>
            <w:r w:rsidRPr="00021AAB">
              <w:rPr>
                <w:sz w:val="16"/>
                <w:szCs w:val="16"/>
                <w:lang w:val="en-US"/>
              </w:rPr>
              <w:t>readNumber</w:t>
            </w:r>
            <w:proofErr w:type="spellEnd"/>
            <w:r w:rsidRPr="00021AAB">
              <w:rPr>
                <w:sz w:val="16"/>
                <w:szCs w:val="16"/>
                <w:lang w:val="en-US"/>
              </w:rPr>
              <w:t>("State"));</w:t>
            </w:r>
          </w:p>
          <w:p w14:paraId="670CEAC5"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break;</w:t>
            </w:r>
          </w:p>
          <w:p w14:paraId="75977303" w14:textId="77777777" w:rsidR="0073770E" w:rsidRPr="0050254A" w:rsidRDefault="0073770E" w:rsidP="0073770E">
            <w:pPr>
              <w:rPr>
                <w:sz w:val="16"/>
                <w:szCs w:val="16"/>
                <w:lang w:val="en-US"/>
              </w:rPr>
            </w:pPr>
          </w:p>
          <w:p w14:paraId="4E242610" w14:textId="77777777" w:rsidR="0073770E" w:rsidRPr="0050254A" w:rsidRDefault="0073770E" w:rsidP="0073770E">
            <w:pPr>
              <w:rPr>
                <w:sz w:val="16"/>
                <w:szCs w:val="16"/>
                <w:lang w:val="en-US"/>
              </w:rPr>
            </w:pPr>
            <w:r w:rsidRPr="0050254A">
              <w:rPr>
                <w:sz w:val="16"/>
                <w:szCs w:val="16"/>
                <w:lang w:val="en-US"/>
              </w:rPr>
              <w:t xml:space="preserve">            case 4: </w:t>
            </w:r>
          </w:p>
          <w:p w14:paraId="5BD503E9"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You selected: Set a single LINE\r\n");</w:t>
            </w:r>
          </w:p>
          <w:p w14:paraId="1603E22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line</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Line"), </w:t>
            </w:r>
            <w:proofErr w:type="spellStart"/>
            <w:r w:rsidRPr="00021AAB">
              <w:rPr>
                <w:sz w:val="16"/>
                <w:szCs w:val="16"/>
                <w:lang w:val="en-US"/>
              </w:rPr>
              <w:t>readNumber</w:t>
            </w:r>
            <w:proofErr w:type="spellEnd"/>
            <w:r w:rsidRPr="00021AAB">
              <w:rPr>
                <w:sz w:val="16"/>
                <w:szCs w:val="16"/>
                <w:lang w:val="en-US"/>
              </w:rPr>
              <w:t>("State"));</w:t>
            </w:r>
          </w:p>
          <w:p w14:paraId="2E07CA36"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break;</w:t>
            </w:r>
          </w:p>
          <w:p w14:paraId="7BE53D80" w14:textId="77777777" w:rsidR="0073770E" w:rsidRPr="0050254A" w:rsidRDefault="0073770E" w:rsidP="0073770E">
            <w:pPr>
              <w:rPr>
                <w:sz w:val="16"/>
                <w:szCs w:val="16"/>
                <w:lang w:val="en-US"/>
              </w:rPr>
            </w:pPr>
          </w:p>
          <w:p w14:paraId="24754712" w14:textId="77777777" w:rsidR="0073770E" w:rsidRPr="0050254A" w:rsidRDefault="0073770E" w:rsidP="0073770E">
            <w:pPr>
              <w:rPr>
                <w:sz w:val="16"/>
                <w:szCs w:val="16"/>
                <w:lang w:val="en-US"/>
              </w:rPr>
            </w:pPr>
            <w:r w:rsidRPr="0050254A">
              <w:rPr>
                <w:sz w:val="16"/>
                <w:szCs w:val="16"/>
                <w:lang w:val="en-US"/>
              </w:rPr>
              <w:t xml:space="preserve">            case 5: </w:t>
            </w:r>
          </w:p>
          <w:p w14:paraId="423442D9"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You selected: Snake\r\n");</w:t>
            </w:r>
          </w:p>
          <w:p w14:paraId="69F5595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nake</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Delay"));</w:t>
            </w:r>
          </w:p>
          <w:p w14:paraId="04716EFF" w14:textId="77777777" w:rsidR="0073770E" w:rsidRPr="00021AAB" w:rsidRDefault="0073770E" w:rsidP="0073770E">
            <w:pPr>
              <w:rPr>
                <w:sz w:val="16"/>
                <w:szCs w:val="16"/>
                <w:lang w:val="en-US"/>
              </w:rPr>
            </w:pPr>
            <w:r w:rsidRPr="00021AAB">
              <w:rPr>
                <w:sz w:val="16"/>
                <w:szCs w:val="16"/>
                <w:lang w:val="en-US"/>
              </w:rPr>
              <w:t xml:space="preserve">            break;</w:t>
            </w:r>
          </w:p>
          <w:p w14:paraId="0EBBE0F1" w14:textId="77777777" w:rsidR="0073770E" w:rsidRPr="00021AAB" w:rsidRDefault="0073770E" w:rsidP="0073770E">
            <w:pPr>
              <w:rPr>
                <w:sz w:val="16"/>
                <w:szCs w:val="16"/>
                <w:lang w:val="en-US"/>
              </w:rPr>
            </w:pPr>
          </w:p>
          <w:p w14:paraId="58B128C9" w14:textId="77777777" w:rsidR="0073770E" w:rsidRPr="00021AAB" w:rsidRDefault="0073770E" w:rsidP="0073770E">
            <w:pPr>
              <w:rPr>
                <w:sz w:val="16"/>
                <w:szCs w:val="16"/>
                <w:lang w:val="en-US"/>
              </w:rPr>
            </w:pPr>
            <w:r w:rsidRPr="00021AAB">
              <w:rPr>
                <w:sz w:val="16"/>
                <w:szCs w:val="16"/>
                <w:lang w:val="en-US"/>
              </w:rPr>
              <w:t xml:space="preserve">            case 8: </w:t>
            </w:r>
          </w:p>
          <w:p w14:paraId="1F767971"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readDeviceState</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w:t>
            </w:r>
          </w:p>
          <w:p w14:paraId="1F1DB666"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 xml:space="preserve">("%s", </w:t>
            </w:r>
            <w:proofErr w:type="spellStart"/>
            <w:r w:rsidRPr="00021AAB">
              <w:rPr>
                <w:sz w:val="16"/>
                <w:szCs w:val="16"/>
                <w:lang w:val="en-US"/>
              </w:rPr>
              <w:t>buf</w:t>
            </w:r>
            <w:proofErr w:type="spellEnd"/>
            <w:r w:rsidRPr="00021AAB">
              <w:rPr>
                <w:sz w:val="16"/>
                <w:szCs w:val="16"/>
                <w:lang w:val="en-US"/>
              </w:rPr>
              <w:t>);</w:t>
            </w:r>
          </w:p>
          <w:p w14:paraId="51EB326F"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r\n");</w:t>
            </w:r>
          </w:p>
          <w:p w14:paraId="46FA9BD3"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break;</w:t>
            </w:r>
          </w:p>
          <w:p w14:paraId="1738BCC8" w14:textId="77777777" w:rsidR="0073770E" w:rsidRPr="0050254A" w:rsidRDefault="0073770E" w:rsidP="0073770E">
            <w:pPr>
              <w:rPr>
                <w:sz w:val="16"/>
                <w:szCs w:val="16"/>
                <w:lang w:val="en-US"/>
              </w:rPr>
            </w:pPr>
          </w:p>
          <w:p w14:paraId="76AEF0F0" w14:textId="77777777" w:rsidR="0073770E" w:rsidRPr="0050254A" w:rsidRDefault="0073770E" w:rsidP="0073770E">
            <w:pPr>
              <w:rPr>
                <w:sz w:val="16"/>
                <w:szCs w:val="16"/>
                <w:lang w:val="en-US"/>
              </w:rPr>
            </w:pPr>
            <w:r w:rsidRPr="0050254A">
              <w:rPr>
                <w:sz w:val="16"/>
                <w:szCs w:val="16"/>
                <w:lang w:val="en-US"/>
              </w:rPr>
              <w:t xml:space="preserve">            case 9:</w:t>
            </w:r>
          </w:p>
          <w:p w14:paraId="305E0E71"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See you next time!\r\n");</w:t>
            </w:r>
          </w:p>
          <w:p w14:paraId="235CC43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all</w:t>
            </w:r>
            <w:proofErr w:type="spellEnd"/>
            <w:r w:rsidRPr="00021AAB">
              <w:rPr>
                <w:sz w:val="16"/>
                <w:szCs w:val="16"/>
                <w:lang w:val="en-US"/>
              </w:rPr>
              <w:t>(0);</w:t>
            </w:r>
          </w:p>
          <w:p w14:paraId="38E0508A" w14:textId="77777777" w:rsidR="0073770E" w:rsidRPr="00021AAB" w:rsidRDefault="0073770E" w:rsidP="0073770E">
            <w:pPr>
              <w:rPr>
                <w:sz w:val="16"/>
                <w:szCs w:val="16"/>
                <w:lang w:val="en-US"/>
              </w:rPr>
            </w:pPr>
            <w:r w:rsidRPr="00021AAB">
              <w:rPr>
                <w:sz w:val="16"/>
                <w:szCs w:val="16"/>
                <w:lang w:val="en-US"/>
              </w:rPr>
              <w:t xml:space="preserve">                running = 0;</w:t>
            </w:r>
          </w:p>
          <w:p w14:paraId="107EA0D1" w14:textId="77777777" w:rsidR="0073770E" w:rsidRPr="00021AAB" w:rsidRDefault="0073770E" w:rsidP="0073770E">
            <w:pPr>
              <w:rPr>
                <w:sz w:val="16"/>
                <w:szCs w:val="16"/>
                <w:lang w:val="en-US"/>
              </w:rPr>
            </w:pPr>
            <w:r w:rsidRPr="00021AAB">
              <w:rPr>
                <w:sz w:val="16"/>
                <w:szCs w:val="16"/>
                <w:lang w:val="en-US"/>
              </w:rPr>
              <w:t xml:space="preserve">            break;</w:t>
            </w:r>
          </w:p>
          <w:p w14:paraId="64EC2DDE" w14:textId="77777777" w:rsidR="0073770E" w:rsidRPr="00021AAB" w:rsidRDefault="0073770E" w:rsidP="0073770E">
            <w:pPr>
              <w:rPr>
                <w:sz w:val="16"/>
                <w:szCs w:val="16"/>
                <w:lang w:val="en-US"/>
              </w:rPr>
            </w:pPr>
          </w:p>
          <w:p w14:paraId="53A8837A"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default:</w:t>
            </w:r>
          </w:p>
          <w:p w14:paraId="02C8B365"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Unknown function!\r\n");</w:t>
            </w:r>
          </w:p>
          <w:p w14:paraId="6896D586"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w:t>
            </w:r>
          </w:p>
          <w:p w14:paraId="7D8A597C" w14:textId="77777777" w:rsidR="0073770E" w:rsidRPr="0073770E" w:rsidRDefault="0073770E" w:rsidP="0073770E">
            <w:pPr>
              <w:rPr>
                <w:sz w:val="16"/>
                <w:szCs w:val="16"/>
              </w:rPr>
            </w:pPr>
            <w:r w:rsidRPr="0073770E">
              <w:rPr>
                <w:sz w:val="16"/>
                <w:szCs w:val="16"/>
              </w:rPr>
              <w:t xml:space="preserve">    }</w:t>
            </w:r>
          </w:p>
          <w:p w14:paraId="3F97D8CB" w14:textId="77777777" w:rsidR="0073770E" w:rsidRPr="0073770E" w:rsidRDefault="0073770E" w:rsidP="0073770E">
            <w:pPr>
              <w:rPr>
                <w:sz w:val="16"/>
                <w:szCs w:val="16"/>
              </w:rPr>
            </w:pPr>
            <w:r w:rsidRPr="0073770E">
              <w:rPr>
                <w:sz w:val="16"/>
                <w:szCs w:val="16"/>
              </w:rPr>
              <w:t xml:space="preserve">    </w:t>
            </w:r>
          </w:p>
          <w:p w14:paraId="3F64A934" w14:textId="77777777" w:rsidR="0073770E" w:rsidRPr="0073770E" w:rsidRDefault="0073770E" w:rsidP="0073770E">
            <w:pPr>
              <w:rPr>
                <w:sz w:val="16"/>
                <w:szCs w:val="16"/>
              </w:rPr>
            </w:pPr>
            <w:r w:rsidRPr="0073770E">
              <w:rPr>
                <w:sz w:val="16"/>
                <w:szCs w:val="16"/>
              </w:rPr>
              <w:tab/>
            </w:r>
            <w:proofErr w:type="spellStart"/>
            <w:r w:rsidRPr="0073770E">
              <w:rPr>
                <w:sz w:val="16"/>
                <w:szCs w:val="16"/>
              </w:rPr>
              <w:t>return</w:t>
            </w:r>
            <w:proofErr w:type="spellEnd"/>
            <w:r w:rsidRPr="0073770E">
              <w:rPr>
                <w:sz w:val="16"/>
                <w:szCs w:val="16"/>
              </w:rPr>
              <w:t xml:space="preserve"> EXIT_SUCCESS;</w:t>
            </w:r>
          </w:p>
          <w:p w14:paraId="2F74332C" w14:textId="13BC1858" w:rsidR="0073770E" w:rsidRDefault="0073770E" w:rsidP="0073770E">
            <w:r w:rsidRPr="0073770E">
              <w:rPr>
                <w:sz w:val="16"/>
                <w:szCs w:val="16"/>
              </w:rPr>
              <w:t>}</w:t>
            </w:r>
          </w:p>
        </w:tc>
      </w:tr>
    </w:tbl>
    <w:p w14:paraId="641432BF" w14:textId="77777777" w:rsidR="00F618D5" w:rsidRDefault="00F618D5" w:rsidP="006A6278"/>
    <w:p w14:paraId="7EEE6896" w14:textId="1B2F4386" w:rsidR="00411112" w:rsidRDefault="00411112" w:rsidP="006A6278"/>
    <w:p w14:paraId="7F3E2273" w14:textId="77777777" w:rsidR="00411112" w:rsidRDefault="00411112" w:rsidP="006A6278"/>
    <w:p w14:paraId="7CDFD234" w14:textId="31901492" w:rsidR="00411112" w:rsidRDefault="00411112" w:rsidP="006A6278"/>
    <w:p w14:paraId="7F71EC4B" w14:textId="5082EF7B" w:rsidR="00411112" w:rsidRDefault="00411112" w:rsidP="006A6278"/>
    <w:p w14:paraId="4A2A33CD" w14:textId="77777777" w:rsidR="00411112" w:rsidRDefault="00411112" w:rsidP="006A6278"/>
    <w:p w14:paraId="7D8B1687" w14:textId="47C562C2" w:rsidR="004D5CE7" w:rsidRDefault="004D5CE7" w:rsidP="006A6278"/>
    <w:p w14:paraId="7A6A79B9" w14:textId="61CCB8D3" w:rsidR="0073770E" w:rsidRDefault="0073770E" w:rsidP="006A6278"/>
    <w:p w14:paraId="05DB51FE" w14:textId="49E540DC" w:rsidR="0073770E" w:rsidRDefault="0073770E" w:rsidP="006A6278"/>
    <w:p w14:paraId="7AF60B9D" w14:textId="4C28821E" w:rsidR="0073770E" w:rsidRDefault="0073770E" w:rsidP="006A6278"/>
    <w:p w14:paraId="49148AF2" w14:textId="34233BC8" w:rsidR="0073770E" w:rsidRDefault="0073770E" w:rsidP="006A6278"/>
    <w:p w14:paraId="46B947A4" w14:textId="4CFE2C34" w:rsidR="0073770E" w:rsidRDefault="0073770E" w:rsidP="006A6278"/>
    <w:p w14:paraId="4DF2A79F" w14:textId="77777777" w:rsidR="0073770E" w:rsidRDefault="0073770E" w:rsidP="006A6278"/>
    <w:p w14:paraId="0D82D87C" w14:textId="0B4CE50C" w:rsidR="004D5CE7" w:rsidRDefault="004D5CE7" w:rsidP="006A6278"/>
    <w:p w14:paraId="1FFBAF0A" w14:textId="53F0161A" w:rsidR="00781897" w:rsidRDefault="0073770E" w:rsidP="0073770E">
      <w:pPr>
        <w:pStyle w:val="berschrift1"/>
      </w:pPr>
      <w:bookmarkStart w:id="53" w:name="_Toc106895758"/>
      <w:r>
        <w:t>User App Steuerung</w:t>
      </w:r>
      <w:bookmarkEnd w:id="53"/>
    </w:p>
    <w:p w14:paraId="4A8BAD73" w14:textId="6B89F0DD" w:rsidR="0073770E" w:rsidRDefault="0073770E" w:rsidP="00897D74">
      <w:pPr>
        <w:jc w:val="both"/>
      </w:pPr>
    </w:p>
    <w:p w14:paraId="25EA3131" w14:textId="12820A60" w:rsidR="0073770E" w:rsidRDefault="0073770E" w:rsidP="00897D74">
      <w:pPr>
        <w:jc w:val="both"/>
      </w:pPr>
      <w:r>
        <w:t xml:space="preserve">Im letzten Abschnitt werden nun noch die </w:t>
      </w:r>
      <w:r w:rsidR="00897D74">
        <w:t>Vorgänge erklärt um die benötigten Skripte zu installieren, sowie die benötigten Befehle erläutert um anhand der User App die LED-Matrix zu steuern.</w:t>
      </w:r>
    </w:p>
    <w:p w14:paraId="2975BAC5" w14:textId="77777777" w:rsidR="0073770E" w:rsidRPr="0073770E" w:rsidRDefault="0073770E" w:rsidP="0073770E"/>
    <w:p w14:paraId="4A330FFA" w14:textId="38D5E9F5" w:rsidR="0073770E" w:rsidRDefault="0073770E" w:rsidP="0073770E">
      <w:pPr>
        <w:pStyle w:val="berschrift2"/>
      </w:pPr>
      <w:bookmarkStart w:id="54" w:name="_Toc106895759"/>
      <w:proofErr w:type="spellStart"/>
      <w:r>
        <w:t>Install</w:t>
      </w:r>
      <w:proofErr w:type="spellEnd"/>
      <w:r>
        <w:t xml:space="preserve"> Skripte</w:t>
      </w:r>
      <w:bookmarkEnd w:id="54"/>
    </w:p>
    <w:p w14:paraId="183DAA2A" w14:textId="10B5DB7C" w:rsidR="0073770E" w:rsidRDefault="0073770E" w:rsidP="0073770E"/>
    <w:p w14:paraId="2BB1EFCD" w14:textId="77777777" w:rsidR="0073770E" w:rsidRPr="0073770E" w:rsidRDefault="0073770E" w:rsidP="0073770E"/>
    <w:p w14:paraId="698731EB" w14:textId="1A680BF5" w:rsidR="00781897" w:rsidRDefault="00781897" w:rsidP="006A6278">
      <w:proofErr w:type="spellStart"/>
      <w:r>
        <w:t>Install</w:t>
      </w:r>
      <w:proofErr w:type="spellEnd"/>
      <w:r>
        <w:t xml:space="preserve"> </w:t>
      </w:r>
      <w:proofErr w:type="spellStart"/>
      <w:r>
        <w:t>skripte</w:t>
      </w:r>
      <w:proofErr w:type="spellEnd"/>
      <w:r>
        <w:t xml:space="preserve"> erklären</w:t>
      </w:r>
    </w:p>
    <w:p w14:paraId="249F7732" w14:textId="14AC6DB1" w:rsidR="00781897" w:rsidRDefault="00781897" w:rsidP="006A6278"/>
    <w:p w14:paraId="35F8DF71" w14:textId="40EE4077" w:rsidR="00781897" w:rsidRDefault="00781897" w:rsidP="006A6278">
      <w:r w:rsidRPr="00781897">
        <w:rPr>
          <w:noProof/>
        </w:rPr>
        <w:drawing>
          <wp:inline distT="0" distB="0" distL="0" distR="0" wp14:anchorId="3C0F797F" wp14:editId="4975B994">
            <wp:extent cx="5760720" cy="1381125"/>
            <wp:effectExtent l="0" t="0" r="0" b="9525"/>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6"/>
                    <a:stretch>
                      <a:fillRect/>
                    </a:stretch>
                  </pic:blipFill>
                  <pic:spPr>
                    <a:xfrm>
                      <a:off x="0" y="0"/>
                      <a:ext cx="5760720" cy="1381125"/>
                    </a:xfrm>
                    <a:prstGeom prst="rect">
                      <a:avLst/>
                    </a:prstGeom>
                  </pic:spPr>
                </pic:pic>
              </a:graphicData>
            </a:graphic>
          </wp:inline>
        </w:drawing>
      </w:r>
    </w:p>
    <w:p w14:paraId="0F2BE482" w14:textId="77777777" w:rsidR="00897D74" w:rsidRDefault="00897D74" w:rsidP="006A6278"/>
    <w:p w14:paraId="767471B5" w14:textId="436CBE59" w:rsidR="0073770E" w:rsidRDefault="0073770E" w:rsidP="00897D74">
      <w:pPr>
        <w:pStyle w:val="berschrift2"/>
      </w:pPr>
      <w:bookmarkStart w:id="55" w:name="_Toc106895760"/>
      <w:r>
        <w:t>User App ausführen</w:t>
      </w:r>
      <w:bookmarkEnd w:id="55"/>
    </w:p>
    <w:p w14:paraId="327E041A" w14:textId="77777777" w:rsidR="0073770E" w:rsidRDefault="0073770E" w:rsidP="006A6278"/>
    <w:p w14:paraId="6618CF62" w14:textId="2F7CF572" w:rsidR="00781897" w:rsidRDefault="00F9778A" w:rsidP="006A6278">
      <w:r>
        <w:t xml:space="preserve">App öffnen </w:t>
      </w:r>
    </w:p>
    <w:p w14:paraId="67E0F2B9" w14:textId="117A981B" w:rsidR="00F9778A" w:rsidRDefault="00F9778A" w:rsidP="006A6278">
      <w:r w:rsidRPr="00F9778A">
        <w:rPr>
          <w:noProof/>
        </w:rPr>
        <w:drawing>
          <wp:inline distT="0" distB="0" distL="0" distR="0" wp14:anchorId="272A0F5B" wp14:editId="577A391D">
            <wp:extent cx="5760720" cy="1800225"/>
            <wp:effectExtent l="0" t="0" r="0" b="9525"/>
            <wp:docPr id="11" name="Grafik 1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enthält.&#10;&#10;Automatisch generierte Beschreibung"/>
                    <pic:cNvPicPr/>
                  </pic:nvPicPr>
                  <pic:blipFill>
                    <a:blip r:embed="rId27"/>
                    <a:stretch>
                      <a:fillRect/>
                    </a:stretch>
                  </pic:blipFill>
                  <pic:spPr>
                    <a:xfrm>
                      <a:off x="0" y="0"/>
                      <a:ext cx="5760720" cy="1800225"/>
                    </a:xfrm>
                    <a:prstGeom prst="rect">
                      <a:avLst/>
                    </a:prstGeom>
                  </pic:spPr>
                </pic:pic>
              </a:graphicData>
            </a:graphic>
          </wp:inline>
        </w:drawing>
      </w:r>
    </w:p>
    <w:p w14:paraId="7AC6F2E9" w14:textId="3D61D3B9" w:rsidR="00781897" w:rsidRDefault="00781897" w:rsidP="006A6278"/>
    <w:p w14:paraId="6D043C71" w14:textId="77777777" w:rsidR="00781897" w:rsidRDefault="00781897" w:rsidP="006A6278"/>
    <w:p w14:paraId="79FF6837" w14:textId="564E04AF" w:rsidR="004D5CE7" w:rsidRDefault="004D5CE7" w:rsidP="006A6278"/>
    <w:p w14:paraId="0A168D69" w14:textId="21EA0973" w:rsidR="004D5CE7" w:rsidRDefault="004D5CE7" w:rsidP="006A6278"/>
    <w:p w14:paraId="2A79396D" w14:textId="77777777" w:rsidR="00897D74" w:rsidRDefault="00897D74" w:rsidP="006A6278"/>
    <w:p w14:paraId="626868D4" w14:textId="5A8A7ADC" w:rsidR="00F9778A" w:rsidRDefault="00F9778A" w:rsidP="006A6278"/>
    <w:p w14:paraId="0D982EB4" w14:textId="1E73149F" w:rsidR="00F9778A" w:rsidRDefault="00F9778A" w:rsidP="006A6278">
      <w:r>
        <w:t>Im Kernel</w:t>
      </w:r>
    </w:p>
    <w:p w14:paraId="3FEAE803" w14:textId="2F4A93F0" w:rsidR="00F9778A" w:rsidRDefault="00F9778A" w:rsidP="006A6278">
      <w:r w:rsidRPr="00F9778A">
        <w:rPr>
          <w:noProof/>
        </w:rPr>
        <w:drawing>
          <wp:inline distT="0" distB="0" distL="0" distR="0" wp14:anchorId="5B1A2BED" wp14:editId="42523444">
            <wp:extent cx="5760720" cy="5547995"/>
            <wp:effectExtent l="0" t="0" r="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28"/>
                    <a:stretch>
                      <a:fillRect/>
                    </a:stretch>
                  </pic:blipFill>
                  <pic:spPr>
                    <a:xfrm>
                      <a:off x="0" y="0"/>
                      <a:ext cx="5760720" cy="5547995"/>
                    </a:xfrm>
                    <a:prstGeom prst="rect">
                      <a:avLst/>
                    </a:prstGeom>
                  </pic:spPr>
                </pic:pic>
              </a:graphicData>
            </a:graphic>
          </wp:inline>
        </w:drawing>
      </w:r>
    </w:p>
    <w:p w14:paraId="7395385A" w14:textId="3E9FC0E4" w:rsidR="004D5CE7" w:rsidRDefault="004D5CE7" w:rsidP="006A6278"/>
    <w:p w14:paraId="11B7CFC2" w14:textId="6A71B19A" w:rsidR="004D5CE7" w:rsidRDefault="004D5CE7" w:rsidP="006A6278"/>
    <w:p w14:paraId="26B75FCD" w14:textId="63E302CD" w:rsidR="00D46093" w:rsidRDefault="00D46093" w:rsidP="006A6278"/>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3F13E98F" w:rsidR="00755792" w:rsidRDefault="00897D74" w:rsidP="006A6278">
      <w:r>
        <w:t>(Optional)</w:t>
      </w:r>
      <w:r w:rsidR="00496E5C">
        <w:t xml:space="preserve"> !!!! VORWORT ANPASSEN</w:t>
      </w:r>
    </w:p>
    <w:p w14:paraId="7CA58455" w14:textId="77777777" w:rsidR="00755792" w:rsidRDefault="00755792">
      <w:pPr>
        <w:spacing w:line="259" w:lineRule="auto"/>
      </w:pPr>
      <w:r>
        <w:br w:type="page"/>
      </w:r>
    </w:p>
    <w:p w14:paraId="3AC52A05" w14:textId="4DC6BD4B" w:rsidR="00FF47A5" w:rsidRDefault="00755792" w:rsidP="00755792">
      <w:pPr>
        <w:pStyle w:val="berschrift1"/>
      </w:pPr>
      <w:bookmarkStart w:id="56" w:name="_Toc106895761"/>
      <w:r>
        <w:lastRenderedPageBreak/>
        <w:t>Code-Ausschnitte</w:t>
      </w:r>
      <w:bookmarkEnd w:id="56"/>
    </w:p>
    <w:p w14:paraId="758EB824" w14:textId="77777777" w:rsidR="008841D8" w:rsidRDefault="008841D8" w:rsidP="00E75EDA">
      <w:pPr>
        <w:spacing w:line="259" w:lineRule="auto"/>
      </w:pPr>
    </w:p>
    <w:bookmarkStart w:id="57" w:name="_MON_1716707465"/>
    <w:bookmarkEnd w:id="57"/>
    <w:p w14:paraId="1ECA638F" w14:textId="5CC1496F" w:rsidR="008841D8" w:rsidRDefault="00983908" w:rsidP="008841D8">
      <w:pPr>
        <w:keepNext/>
      </w:pPr>
      <w:r>
        <w:object w:dxaOrig="9072" w:dyaOrig="1710" w14:anchorId="7F3B3E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85.45pt" o:ole="">
            <v:imagedata r:id="rId29" o:title=""/>
          </v:shape>
          <o:OLEObject Type="Embed" ProgID="Word.OpenDocumentText.12" ShapeID="_x0000_i1025" DrawAspect="Content" ObjectID="_1717524704" r:id="rId30"/>
        </w:object>
      </w:r>
    </w:p>
    <w:p w14:paraId="555A1F05" w14:textId="31319457" w:rsidR="008841D8" w:rsidRDefault="008841D8" w:rsidP="008841D8">
      <w:pPr>
        <w:pStyle w:val="Beschriftung"/>
      </w:pPr>
      <w:bookmarkStart w:id="58" w:name="_Ref106894545"/>
      <w:bookmarkStart w:id="59" w:name="_Toc106897800"/>
      <w:r>
        <w:t xml:space="preserve">Sourcecode </w:t>
      </w:r>
      <w:r w:rsidR="006C3048">
        <w:fldChar w:fldCharType="begin"/>
      </w:r>
      <w:r w:rsidR="006C3048">
        <w:instrText xml:space="preserve"> SEQ Sourcecode \* ARABIC </w:instrText>
      </w:r>
      <w:r w:rsidR="006C3048">
        <w:fldChar w:fldCharType="separate"/>
      </w:r>
      <w:r w:rsidR="000E6B9C">
        <w:rPr>
          <w:noProof/>
        </w:rPr>
        <w:t>1</w:t>
      </w:r>
      <w:r w:rsidR="006C3048">
        <w:rPr>
          <w:noProof/>
        </w:rPr>
        <w:fldChar w:fldCharType="end"/>
      </w:r>
      <w:bookmarkEnd w:id="58"/>
      <w:r>
        <w:t>: Einzelnen Pixel setz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59"/>
      <w:proofErr w:type="spellEnd"/>
    </w:p>
    <w:bookmarkStart w:id="60" w:name="_MON_1716707957"/>
    <w:bookmarkEnd w:id="60"/>
    <w:p w14:paraId="13DC620F" w14:textId="4021EB70" w:rsidR="008841D8" w:rsidRDefault="00983908" w:rsidP="008841D8">
      <w:pPr>
        <w:pStyle w:val="Code"/>
      </w:pPr>
      <w:r>
        <w:object w:dxaOrig="9072" w:dyaOrig="1710" w14:anchorId="1B472829">
          <v:shape id="_x0000_i1026" type="#_x0000_t75" style="width:453.75pt;height:85.45pt" o:ole="">
            <v:imagedata r:id="rId31" o:title=""/>
          </v:shape>
          <o:OLEObject Type="Embed" ProgID="Word.OpenDocumentText.12" ShapeID="_x0000_i1026" DrawAspect="Content" ObjectID="_1717524705" r:id="rId32"/>
        </w:object>
      </w:r>
    </w:p>
    <w:p w14:paraId="371CB805" w14:textId="49AA058C" w:rsidR="008841D8" w:rsidRPr="008841D8" w:rsidRDefault="008841D8" w:rsidP="008841D8">
      <w:pPr>
        <w:pStyle w:val="Beschriftung"/>
      </w:pPr>
      <w:bookmarkStart w:id="61" w:name="_Ref106894549"/>
      <w:bookmarkStart w:id="62" w:name="_Toc106897801"/>
      <w:r>
        <w:t xml:space="preserve">Sourcecode </w:t>
      </w:r>
      <w:r w:rsidR="006C3048">
        <w:fldChar w:fldCharType="begin"/>
      </w:r>
      <w:r w:rsidR="006C3048">
        <w:instrText xml:space="preserve"> SEQ Sourcecode \* ARABIC </w:instrText>
      </w:r>
      <w:r w:rsidR="006C3048">
        <w:fldChar w:fldCharType="separate"/>
      </w:r>
      <w:r w:rsidR="000E6B9C">
        <w:rPr>
          <w:noProof/>
        </w:rPr>
        <w:t>2</w:t>
      </w:r>
      <w:r w:rsidR="006C3048">
        <w:rPr>
          <w:noProof/>
        </w:rPr>
        <w:fldChar w:fldCharType="end"/>
      </w:r>
      <w:bookmarkEnd w:id="61"/>
      <w:r>
        <w:t>: Status eines einzelnen Pixel erhalt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62"/>
      <w:proofErr w:type="spellEnd"/>
    </w:p>
    <w:bookmarkStart w:id="63" w:name="_MON_1716708604"/>
    <w:bookmarkEnd w:id="63"/>
    <w:p w14:paraId="1137EB2D" w14:textId="54BA5B3E" w:rsidR="008841D8" w:rsidRDefault="008841D8" w:rsidP="008841D8">
      <w:pPr>
        <w:keepNext/>
      </w:pPr>
      <w:r>
        <w:object w:dxaOrig="9072" w:dyaOrig="6840" w14:anchorId="00567E4C">
          <v:shape id="_x0000_i1027" type="#_x0000_t75" style="width:453.75pt;height:342.2pt" o:ole="">
            <v:imagedata r:id="rId33" o:title=""/>
          </v:shape>
          <o:OLEObject Type="Embed" ProgID="Word.OpenDocumentText.12" ShapeID="_x0000_i1027" DrawAspect="Content" ObjectID="_1717524706" r:id="rId34"/>
        </w:object>
      </w:r>
    </w:p>
    <w:p w14:paraId="2945CE5B" w14:textId="5F811B6E" w:rsidR="008841D8" w:rsidRDefault="008841D8" w:rsidP="008841D8">
      <w:pPr>
        <w:pStyle w:val="Beschriftung"/>
      </w:pPr>
      <w:bookmarkStart w:id="64" w:name="_Ref106112398"/>
      <w:bookmarkStart w:id="65" w:name="_Toc106897802"/>
      <w:r>
        <w:t xml:space="preserve">Sourcecode </w:t>
      </w:r>
      <w:r w:rsidR="006C3048">
        <w:fldChar w:fldCharType="begin"/>
      </w:r>
      <w:r w:rsidR="006C3048">
        <w:instrText xml:space="preserve"> SEQ Sourcecode \* ARABIC </w:instrText>
      </w:r>
      <w:r w:rsidR="006C3048">
        <w:fldChar w:fldCharType="separate"/>
      </w:r>
      <w:r w:rsidR="000E6B9C">
        <w:rPr>
          <w:noProof/>
        </w:rPr>
        <w:t>3</w:t>
      </w:r>
      <w:r w:rsidR="006C3048">
        <w:rPr>
          <w:noProof/>
        </w:rPr>
        <w:fldChar w:fldCharType="end"/>
      </w:r>
      <w:bookmarkEnd w:id="64"/>
      <w:r>
        <w:t>: Initialisierung der High Treiber - ./</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bookmarkEnd w:id="65"/>
      <w:proofErr w:type="spellEnd"/>
    </w:p>
    <w:bookmarkStart w:id="66" w:name="_MON_1716723946"/>
    <w:bookmarkEnd w:id="66"/>
    <w:p w14:paraId="4B5CA81A" w14:textId="77777777" w:rsidR="008841D8" w:rsidRDefault="008841D8" w:rsidP="008841D8">
      <w:pPr>
        <w:keepNext/>
      </w:pPr>
      <w:r>
        <w:object w:dxaOrig="9072" w:dyaOrig="2850" w14:anchorId="3135467B">
          <v:shape id="_x0000_i1028" type="#_x0000_t75" style="width:453.75pt;height:142.4pt" o:ole="">
            <v:imagedata r:id="rId35" o:title=""/>
          </v:shape>
          <o:OLEObject Type="Embed" ProgID="Word.Document.12" ShapeID="_x0000_i1028" DrawAspect="Content" ObjectID="_1717524707" r:id="rId36">
            <o:FieldCodes>\s</o:FieldCodes>
          </o:OLEObject>
        </w:object>
      </w:r>
    </w:p>
    <w:p w14:paraId="58E76656" w14:textId="4F9958BA" w:rsidR="008841D8" w:rsidRDefault="008841D8" w:rsidP="008841D8">
      <w:pPr>
        <w:pStyle w:val="Beschriftung"/>
      </w:pPr>
      <w:bookmarkStart w:id="67" w:name="_Ref106894602"/>
      <w:bookmarkStart w:id="68" w:name="_Toc106897803"/>
      <w:r>
        <w:t xml:space="preserve">Sourcecode </w:t>
      </w:r>
      <w:r w:rsidR="006C3048">
        <w:fldChar w:fldCharType="begin"/>
      </w:r>
      <w:r w:rsidR="006C3048">
        <w:instrText xml:space="preserve"> SEQ Sourcecode \* ARABIC </w:instrText>
      </w:r>
      <w:r w:rsidR="006C3048">
        <w:fldChar w:fldCharType="separate"/>
      </w:r>
      <w:r w:rsidR="000E6B9C">
        <w:rPr>
          <w:noProof/>
        </w:rPr>
        <w:t>4</w:t>
      </w:r>
      <w:r w:rsidR="006C3048">
        <w:rPr>
          <w:noProof/>
        </w:rPr>
        <w:fldChar w:fldCharType="end"/>
      </w:r>
      <w:bookmarkEnd w:id="67"/>
      <w:r>
        <w:t xml:space="preserve">: Eigene </w:t>
      </w:r>
      <w:proofErr w:type="spellStart"/>
      <w:r>
        <w:t>Typedefs</w:t>
      </w:r>
      <w:proofErr w:type="spellEnd"/>
      <w:r>
        <w:t xml:space="preserve"> für </w:t>
      </w:r>
      <w:proofErr w:type="spellStart"/>
      <w:r>
        <w:t>vereinfachung</w:t>
      </w:r>
      <w:proofErr w:type="spellEnd"/>
      <w:r>
        <w:t xml:space="preserve"> des Codes - ./</w:t>
      </w:r>
      <w:proofErr w:type="spellStart"/>
      <w:r>
        <w:t>src</w:t>
      </w:r>
      <w:proofErr w:type="spellEnd"/>
      <w:r>
        <w:t>/</w:t>
      </w:r>
      <w:proofErr w:type="spellStart"/>
      <w:r>
        <w:t>kernel_driver</w:t>
      </w:r>
      <w:proofErr w:type="spellEnd"/>
      <w:r>
        <w:t>/</w:t>
      </w:r>
      <w:proofErr w:type="spellStart"/>
      <w:r>
        <w:t>ioct_cmd.h</w:t>
      </w:r>
      <w:bookmarkEnd w:id="68"/>
      <w:proofErr w:type="spellEnd"/>
    </w:p>
    <w:bookmarkStart w:id="69" w:name="_MON_1716723984"/>
    <w:bookmarkEnd w:id="69"/>
    <w:p w14:paraId="404DD665" w14:textId="77777777" w:rsidR="008841D8" w:rsidRDefault="008841D8" w:rsidP="008841D8">
      <w:pPr>
        <w:keepNext/>
      </w:pPr>
      <w:r>
        <w:object w:dxaOrig="9072" w:dyaOrig="2280" w14:anchorId="63DDB459">
          <v:shape id="_x0000_i1029" type="#_x0000_t75" style="width:453.75pt;height:113.95pt" o:ole="">
            <v:imagedata r:id="rId37" o:title=""/>
          </v:shape>
          <o:OLEObject Type="Embed" ProgID="Word.Document.12" ShapeID="_x0000_i1029" DrawAspect="Content" ObjectID="_1717524708" r:id="rId38">
            <o:FieldCodes>\s</o:FieldCodes>
          </o:OLEObject>
        </w:object>
      </w:r>
    </w:p>
    <w:p w14:paraId="0526C2C7" w14:textId="3D0713D5" w:rsidR="008841D8" w:rsidRDefault="008841D8" w:rsidP="008841D8">
      <w:pPr>
        <w:pStyle w:val="Beschriftung"/>
        <w:rPr>
          <w:lang w:val="en-US"/>
        </w:rPr>
      </w:pPr>
      <w:bookmarkStart w:id="70" w:name="_Ref106894604"/>
      <w:bookmarkStart w:id="71" w:name="_Toc106897804"/>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0E6B9C">
        <w:rPr>
          <w:noProof/>
          <w:lang w:val="en-US"/>
        </w:rPr>
        <w:t>5</w:t>
      </w:r>
      <w:r>
        <w:fldChar w:fldCharType="end"/>
      </w:r>
      <w:bookmarkEnd w:id="70"/>
      <w:r w:rsidRPr="00021AAB">
        <w:rPr>
          <w:lang w:val="en-US"/>
        </w:rPr>
        <w:t xml:space="preserve">: IOCT </w:t>
      </w:r>
      <w:proofErr w:type="spellStart"/>
      <w:r w:rsidRPr="00021AAB">
        <w:rPr>
          <w:lang w:val="en-US"/>
        </w:rPr>
        <w:t>Kommandos</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ioct_cmd.h</w:t>
      </w:r>
      <w:bookmarkEnd w:id="71"/>
      <w:proofErr w:type="spellEnd"/>
    </w:p>
    <w:p w14:paraId="583C4530" w14:textId="7051FDA1" w:rsidR="008841D8" w:rsidRPr="0050254A" w:rsidRDefault="008841D8" w:rsidP="008841D8">
      <w:pPr>
        <w:keepNext/>
        <w:jc w:val="both"/>
        <w:rPr>
          <w:lang w:val="en-US"/>
        </w:rPr>
      </w:pPr>
    </w:p>
    <w:bookmarkStart w:id="72" w:name="_MON_1716725083"/>
    <w:bookmarkEnd w:id="72"/>
    <w:p w14:paraId="509BC4C3" w14:textId="77777777" w:rsidR="000E6B9C" w:rsidRDefault="00DC501F" w:rsidP="000E6B9C">
      <w:pPr>
        <w:keepNext/>
      </w:pPr>
      <w:r>
        <w:object w:dxaOrig="8792" w:dyaOrig="8550" w14:anchorId="2A074D59">
          <v:shape id="_x0000_i1030" type="#_x0000_t75" style="width:439.5pt;height:427.65pt" o:ole="">
            <v:imagedata r:id="rId39" o:title=""/>
          </v:shape>
          <o:OLEObject Type="Embed" ProgID="Word.Document.12" ShapeID="_x0000_i1030" DrawAspect="Content" ObjectID="_1717524709" r:id="rId40">
            <o:FieldCodes>\s</o:FieldCodes>
          </o:OLEObject>
        </w:object>
      </w:r>
    </w:p>
    <w:p w14:paraId="752F2592" w14:textId="6A8C3ED0" w:rsidR="008841D8" w:rsidRPr="0050254A" w:rsidRDefault="000E6B9C" w:rsidP="000E6B9C">
      <w:pPr>
        <w:pStyle w:val="Beschriftung"/>
        <w:rPr>
          <w:lang w:val="en-US"/>
        </w:rPr>
      </w:pPr>
      <w:bookmarkStart w:id="73" w:name="_Toc106897805"/>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Pr="0050254A">
        <w:rPr>
          <w:noProof/>
          <w:lang w:val="en-US"/>
        </w:rPr>
        <w:t>6</w:t>
      </w:r>
      <w:r w:rsidR="007716E2">
        <w:rPr>
          <w:noProof/>
        </w:rPr>
        <w:fldChar w:fldCharType="end"/>
      </w:r>
      <w:r w:rsidRPr="0050254A">
        <w:rPr>
          <w:lang w:val="en-US"/>
        </w:rPr>
        <w:t xml:space="preserve">: Device-Read </w:t>
      </w:r>
      <w:proofErr w:type="spellStart"/>
      <w:r w:rsidRPr="0050254A">
        <w:rPr>
          <w:lang w:val="en-US"/>
        </w:rPr>
        <w:t>Zugriff</w:t>
      </w:r>
      <w:proofErr w:type="spellEnd"/>
      <w:r w:rsidRPr="0050254A">
        <w:rPr>
          <w:lang w:val="en-US"/>
        </w:rPr>
        <w:t xml:space="preserve"> </w:t>
      </w:r>
      <w:proofErr w:type="spellStart"/>
      <w:r w:rsidRPr="0050254A">
        <w:rPr>
          <w:lang w:val="en-US"/>
        </w:rPr>
        <w:t>Funktion</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73"/>
      <w:proofErr w:type="spellEnd"/>
    </w:p>
    <w:bookmarkStart w:id="74" w:name="_MON_1716725904"/>
    <w:bookmarkEnd w:id="74"/>
    <w:p w14:paraId="4107FC72" w14:textId="77777777" w:rsidR="000E6B9C" w:rsidRDefault="00972FED" w:rsidP="000E6B9C">
      <w:pPr>
        <w:keepNext/>
      </w:pPr>
      <w:r>
        <w:object w:dxaOrig="9072" w:dyaOrig="3135" w14:anchorId="24C3E0E8">
          <v:shape id="_x0000_i1031" type="#_x0000_t75" style="width:453.75pt;height:157.05pt" o:ole="">
            <v:imagedata r:id="rId41" o:title=""/>
          </v:shape>
          <o:OLEObject Type="Embed" ProgID="Word.Document.12" ShapeID="_x0000_i1031" DrawAspect="Content" ObjectID="_1717524710" r:id="rId42">
            <o:FieldCodes>\s</o:FieldCodes>
          </o:OLEObject>
        </w:object>
      </w:r>
    </w:p>
    <w:p w14:paraId="0997F056" w14:textId="6CBDF75C" w:rsidR="008841D8" w:rsidRDefault="000E6B9C" w:rsidP="000E6B9C">
      <w:pPr>
        <w:pStyle w:val="Beschriftung"/>
      </w:pPr>
      <w:bookmarkStart w:id="75" w:name="_Ref106894771"/>
      <w:bookmarkStart w:id="76" w:name="_Toc106897806"/>
      <w:r>
        <w:t xml:space="preserve">Sourcecode </w:t>
      </w:r>
      <w:r w:rsidR="006C3048">
        <w:fldChar w:fldCharType="begin"/>
      </w:r>
      <w:r w:rsidR="006C3048">
        <w:instrText xml:space="preserve"> SEQ Sourcecode \* ARABIC </w:instrText>
      </w:r>
      <w:r w:rsidR="006C3048">
        <w:fldChar w:fldCharType="separate"/>
      </w:r>
      <w:r>
        <w:rPr>
          <w:noProof/>
        </w:rPr>
        <w:t>7</w:t>
      </w:r>
      <w:r w:rsidR="006C3048">
        <w:rPr>
          <w:noProof/>
        </w:rPr>
        <w:fldChar w:fldCharType="end"/>
      </w:r>
      <w:bookmarkEnd w:id="75"/>
      <w:r>
        <w:t xml:space="preserve">: </w:t>
      </w:r>
      <w:r w:rsidRPr="00032929">
        <w:t>Schreiben in den Treiber - ./</w:t>
      </w:r>
      <w:proofErr w:type="spellStart"/>
      <w:r w:rsidRPr="00032929">
        <w:t>src</w:t>
      </w:r>
      <w:proofErr w:type="spellEnd"/>
      <w:r w:rsidRPr="00032929">
        <w:t>/</w:t>
      </w:r>
      <w:proofErr w:type="spellStart"/>
      <w:r w:rsidRPr="00032929">
        <w:t>kernel_driver</w:t>
      </w:r>
      <w:proofErr w:type="spellEnd"/>
      <w:r w:rsidRPr="00032929">
        <w:t>/</w:t>
      </w:r>
      <w:proofErr w:type="spellStart"/>
      <w:r w:rsidRPr="00032929">
        <w:t>led_matrix_driver.c</w:t>
      </w:r>
      <w:bookmarkEnd w:id="76"/>
      <w:proofErr w:type="spellEnd"/>
    </w:p>
    <w:bookmarkStart w:id="77" w:name="_MON_1716726854"/>
    <w:bookmarkEnd w:id="77"/>
    <w:p w14:paraId="4A0E7319" w14:textId="77777777" w:rsidR="000E6B9C" w:rsidRDefault="00972FED" w:rsidP="000E6B9C">
      <w:pPr>
        <w:keepNext/>
      </w:pPr>
      <w:r>
        <w:object w:dxaOrig="9072" w:dyaOrig="4560" w14:anchorId="108B8B02">
          <v:shape id="_x0000_i1032" type="#_x0000_t75" style="width:453.75pt;height:227.85pt" o:ole="">
            <v:imagedata r:id="rId43" o:title=""/>
          </v:shape>
          <o:OLEObject Type="Embed" ProgID="Word.Document.12" ShapeID="_x0000_i1032" DrawAspect="Content" ObjectID="_1717524711" r:id="rId44">
            <o:FieldCodes>\s</o:FieldCodes>
          </o:OLEObject>
        </w:object>
      </w:r>
    </w:p>
    <w:p w14:paraId="546096F4" w14:textId="7CC10576" w:rsidR="000002F1" w:rsidRPr="0050254A" w:rsidRDefault="000E6B9C" w:rsidP="000E6B9C">
      <w:pPr>
        <w:pStyle w:val="Beschriftung"/>
        <w:rPr>
          <w:lang w:val="en-US"/>
        </w:rPr>
      </w:pPr>
      <w:bookmarkStart w:id="78" w:name="_Ref106894784"/>
      <w:bookmarkStart w:id="79" w:name="_Toc106897807"/>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Pr="0050254A">
        <w:rPr>
          <w:noProof/>
          <w:lang w:val="en-US"/>
        </w:rPr>
        <w:t>8</w:t>
      </w:r>
      <w:r w:rsidR="007716E2">
        <w:rPr>
          <w:noProof/>
        </w:rPr>
        <w:fldChar w:fldCharType="end"/>
      </w:r>
      <w:bookmarkEnd w:id="78"/>
      <w:r w:rsidRPr="0050254A">
        <w:rPr>
          <w:lang w:val="en-US"/>
        </w:rPr>
        <w:t xml:space="preserve">: IOCT </w:t>
      </w:r>
      <w:proofErr w:type="spellStart"/>
      <w:r w:rsidRPr="0050254A">
        <w:rPr>
          <w:lang w:val="en-US"/>
        </w:rPr>
        <w:t>Kommandos</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79"/>
      <w:proofErr w:type="spellEnd"/>
    </w:p>
    <w:bookmarkStart w:id="80" w:name="_MON_1716727218"/>
    <w:bookmarkEnd w:id="80"/>
    <w:p w14:paraId="53D3B34D" w14:textId="77777777" w:rsidR="000E6B9C" w:rsidRDefault="000002F1" w:rsidP="000E6B9C">
      <w:pPr>
        <w:keepNext/>
      </w:pPr>
      <w:r>
        <w:object w:dxaOrig="9072" w:dyaOrig="5415" w14:anchorId="1D20DDC6">
          <v:shape id="_x0000_i1033" type="#_x0000_t75" style="width:453.75pt;height:271pt" o:ole="">
            <v:imagedata r:id="rId45" o:title=""/>
          </v:shape>
          <o:OLEObject Type="Embed" ProgID="Word.Document.12" ShapeID="_x0000_i1033" DrawAspect="Content" ObjectID="_1717524712" r:id="rId46">
            <o:FieldCodes>\s</o:FieldCodes>
          </o:OLEObject>
        </w:object>
      </w:r>
    </w:p>
    <w:p w14:paraId="10E8C4F5" w14:textId="0CA8739B" w:rsidR="000002F1" w:rsidRPr="0050254A" w:rsidRDefault="000E6B9C" w:rsidP="000E6B9C">
      <w:pPr>
        <w:pStyle w:val="Beschriftung"/>
        <w:rPr>
          <w:lang w:val="en-US"/>
        </w:rPr>
      </w:pPr>
      <w:bookmarkStart w:id="81" w:name="_Ref106894791"/>
      <w:bookmarkStart w:id="82" w:name="_Toc106897808"/>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Pr="0050254A">
        <w:rPr>
          <w:noProof/>
          <w:lang w:val="en-US"/>
        </w:rPr>
        <w:t>9</w:t>
      </w:r>
      <w:r w:rsidR="007716E2">
        <w:rPr>
          <w:noProof/>
        </w:rPr>
        <w:fldChar w:fldCharType="end"/>
      </w:r>
      <w:bookmarkEnd w:id="81"/>
      <w:r w:rsidRPr="0050254A">
        <w:rPr>
          <w:lang w:val="en-US"/>
        </w:rPr>
        <w:t xml:space="preserve">: </w:t>
      </w:r>
      <w:proofErr w:type="spellStart"/>
      <w:r w:rsidRPr="0050254A">
        <w:rPr>
          <w:lang w:val="en-US"/>
        </w:rPr>
        <w:t>Makefile</w:t>
      </w:r>
      <w:proofErr w:type="spellEnd"/>
      <w:r w:rsidRPr="0050254A">
        <w:rPr>
          <w:lang w:val="en-US"/>
        </w:rPr>
        <w:t xml:space="preserve"> Targets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Makefile</w:t>
      </w:r>
      <w:bookmarkEnd w:id="82"/>
      <w:proofErr w:type="spellEnd"/>
    </w:p>
    <w:p w14:paraId="31016232" w14:textId="77777777" w:rsidR="000002F1" w:rsidRPr="000002F1" w:rsidRDefault="000002F1" w:rsidP="000002F1">
      <w:pPr>
        <w:rPr>
          <w:lang w:val="en-US"/>
        </w:rPr>
      </w:pPr>
    </w:p>
    <w:p w14:paraId="28E5BCDF" w14:textId="77777777" w:rsidR="000002F1" w:rsidRPr="0050254A" w:rsidRDefault="000002F1" w:rsidP="000002F1">
      <w:pPr>
        <w:rPr>
          <w:lang w:val="en-US"/>
        </w:rPr>
      </w:pPr>
    </w:p>
    <w:p w14:paraId="7296F863" w14:textId="77777777" w:rsidR="008841D8" w:rsidRPr="008841D8" w:rsidRDefault="008841D8" w:rsidP="008841D8">
      <w:pPr>
        <w:rPr>
          <w:lang w:val="en-US"/>
        </w:rPr>
      </w:pPr>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EndPr/>
      <w:sdtContent>
        <w:p w14:paraId="47B90C42" w14:textId="77777777" w:rsidR="00FF47A5" w:rsidRDefault="00FF47A5" w:rsidP="00FF47A5">
          <w:pPr>
            <w:pStyle w:val="CitaviBibliographyHeading"/>
          </w:pPr>
          <w:r>
            <w:fldChar w:fldCharType="begin"/>
          </w:r>
          <w:r>
            <w:instrText>ADDIN CitaviBibliography</w:instrText>
          </w:r>
          <w:r>
            <w:fldChar w:fldCharType="separate"/>
          </w:r>
          <w:bookmarkStart w:id="83" w:name="_Toc106895762"/>
          <w:r>
            <w:t>Literaturverzeichnis</w:t>
          </w:r>
          <w:bookmarkEnd w:id="83"/>
        </w:p>
        <w:p w14:paraId="35B29101" w14:textId="77777777" w:rsidR="00FF47A5" w:rsidRDefault="00FF47A5" w:rsidP="00FF47A5">
          <w:pPr>
            <w:pStyle w:val="CitaviBibliographyEntry"/>
          </w:pPr>
          <w:bookmarkStart w:id="84" w:name="_CTVL00130b5fff0c7fd4233a7b9e10f155b31bc"/>
          <w:r>
            <w:t>Becker, Michael (2007): Eine Einführung in Makefiles. Online verfügbar unter https://wwwvs.cs.hs-rm.de/lehre/material/extern/pr04ss/dokumente/makefiles.htm, zuletzt aktualisiert am 11.05.2007, zuletzt geprüft am 11.06.2022.</w:t>
          </w:r>
        </w:p>
        <w:p w14:paraId="67E00BCF" w14:textId="77777777" w:rsidR="00FF47A5" w:rsidRDefault="00FF47A5" w:rsidP="00FF47A5">
          <w:pPr>
            <w:pStyle w:val="CitaviBibliographyEntry"/>
          </w:pPr>
          <w:bookmarkStart w:id="85" w:name="_CTVL00111ae6a41cec340de88b7a2abbb57384d"/>
          <w:bookmarkEnd w:id="84"/>
          <w:r>
            <w:t>ComputerWeekly.de (2022): Was ist Linux-Distribution? - Definition von WhatIs.com. Online verfügbar unter https://www.computerweekly.com/de/definition/Linux-Distribution, zuletzt aktualisiert am 28.05.2022, zuletzt geprüft am 28.05.2022.</w:t>
          </w:r>
        </w:p>
        <w:p w14:paraId="4CBB86AB" w14:textId="77777777" w:rsidR="00FF47A5" w:rsidRDefault="00FF47A5" w:rsidP="00FF47A5">
          <w:pPr>
            <w:pStyle w:val="CitaviBibliographyEntry"/>
          </w:pPr>
          <w:bookmarkStart w:id="86" w:name="_CTVL00155447a4120984c26be243472cfc81e3d"/>
          <w:bookmarkEnd w:id="85"/>
          <w:r>
            <w:t>Ewald, Wolfgang (2020): LED Matrix Display ansteuern. In:</w:t>
          </w:r>
          <w:bookmarkEnd w:id="86"/>
          <w:r>
            <w:t xml:space="preserve"> </w:t>
          </w:r>
          <w:r w:rsidRPr="00FF47A5">
            <w:rPr>
              <w:i/>
            </w:rPr>
            <w:t>Wolfgang Ewald</w:t>
          </w:r>
          <w:r w:rsidRPr="00FF47A5">
            <w:t>, 13.04.2020. Online verfügbar unter https://wolles-elektronikkiste.de/led-matrix-display-ansteuern#anker1, zuletzt geprüft am 28.05.2022.</w:t>
          </w:r>
        </w:p>
        <w:p w14:paraId="4F8217C4" w14:textId="77777777" w:rsidR="00FF47A5" w:rsidRDefault="00FF47A5" w:rsidP="00FF47A5">
          <w:pPr>
            <w:pStyle w:val="CitaviBibliographyEntry"/>
          </w:pPr>
          <w:bookmarkStart w:id="87" w:name="_CTVL001ccb00c74f68d471e8630b5d12987f3dd"/>
          <w:r>
            <w:t>Kernelmodule › Wiki › ubuntuusers.de (2022). Online verfügbar unter https://wiki.ubuntuusers.de/Kernelmodule/, zuletzt aktualisiert am 11.06.2022, zuletzt geprüft am 11.06.2022.</w:t>
          </w:r>
        </w:p>
        <w:p w14:paraId="6A35FB22" w14:textId="77777777" w:rsidR="00FF47A5" w:rsidRDefault="00FF47A5" w:rsidP="00FF47A5">
          <w:pPr>
            <w:pStyle w:val="CitaviBibliographyEntry"/>
          </w:pPr>
          <w:bookmarkStart w:id="88" w:name="_CTVL001f757d024eb3d40f680ba08b13691ecbd"/>
          <w:bookmarkEnd w:id="87"/>
          <w:r w:rsidRPr="00FF47A5">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359ED16F" w14:textId="77777777" w:rsidR="00FF47A5" w:rsidRDefault="00FF47A5" w:rsidP="00FF47A5">
          <w:pPr>
            <w:pStyle w:val="CitaviBibliographyEntry"/>
          </w:pPr>
          <w:bookmarkStart w:id="89" w:name="_CTVL001f23fcce65fe447eaaa3a00cfbe2c3ad8"/>
          <w:bookmarkEnd w:id="88"/>
          <w:r>
            <w:t>Was ist ein Kernel? – Definition im IT-Lexikon (2022). Online verfügbar unter https://it-service.network/it-lexikon/kernel, zuletzt aktualisiert am 11.06.2022, zuletzt geprüft am 11.06.2022.</w:t>
          </w:r>
        </w:p>
        <w:p w14:paraId="6256A88F" w14:textId="28D5699D" w:rsidR="00FF47A5" w:rsidRDefault="00FF47A5" w:rsidP="00FF47A5">
          <w:pPr>
            <w:pStyle w:val="CitaviBibliographyEntry"/>
          </w:pPr>
          <w:bookmarkStart w:id="90" w:name="_CTVL00147bf8c0a93194f37a9d797634006ff2b"/>
          <w:bookmarkEnd w:id="89"/>
          <w:r>
            <w:t>Wikipedia (Hg.) (2022): Linux (Kernel). Online verfügbar unter https://de.wikipedia.org/w/index.php?title=Linux_(Kernel)&amp;oldid=223567921, zuletzt aktualisiert am 09.06.2022, zuletzt geprüft am 11.06.2022</w:t>
          </w:r>
          <w:bookmarkEnd w:id="90"/>
          <w:r>
            <w:t>.</w:t>
          </w:r>
          <w:r>
            <w:fldChar w:fldCharType="end"/>
          </w:r>
        </w:p>
      </w:sdtContent>
    </w:sdt>
    <w:p w14:paraId="3BD65810" w14:textId="77777777" w:rsidR="00FF47A5" w:rsidRDefault="00FF47A5" w:rsidP="00FF47A5"/>
    <w:sectPr w:rsidR="00FF47A5" w:rsidSect="00C3667A">
      <w:headerReference w:type="default" r:id="rId47"/>
      <w:footerReference w:type="default" r:id="rId48"/>
      <w:headerReference w:type="first" r:id="rId49"/>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3A001A" w14:textId="77777777" w:rsidR="006C3048" w:rsidRDefault="006C3048" w:rsidP="00C3667A">
      <w:pPr>
        <w:spacing w:after="0" w:line="240" w:lineRule="auto"/>
      </w:pPr>
      <w:r>
        <w:separator/>
      </w:r>
    </w:p>
  </w:endnote>
  <w:endnote w:type="continuationSeparator" w:id="0">
    <w:p w14:paraId="2BE48358" w14:textId="77777777" w:rsidR="006C3048" w:rsidRDefault="006C3048"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499664"/>
      <w:docPartObj>
        <w:docPartGallery w:val="Page Numbers (Bottom of Page)"/>
        <w:docPartUnique/>
      </w:docPartObj>
    </w:sdtPr>
    <w:sdtEndPr/>
    <w:sdtContent>
      <w:p w14:paraId="6F157B9D" w14:textId="39E6CCF1" w:rsidR="007716E2" w:rsidRDefault="007716E2">
        <w:pPr>
          <w:pStyle w:val="Fuzeile"/>
          <w:jc w:val="right"/>
        </w:pPr>
        <w:r>
          <w:fldChar w:fldCharType="begin"/>
        </w:r>
        <w:r>
          <w:instrText>PAGE   \* MERGEFORMAT</w:instrText>
        </w:r>
        <w:r>
          <w:fldChar w:fldCharType="separate"/>
        </w:r>
        <w:r>
          <w:t>2</w:t>
        </w:r>
        <w:r>
          <w:fldChar w:fldCharType="end"/>
        </w:r>
      </w:p>
    </w:sdtContent>
  </w:sdt>
  <w:p w14:paraId="7F817C2C" w14:textId="77777777" w:rsidR="007716E2" w:rsidRDefault="007716E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BA871B" w14:textId="77777777" w:rsidR="006C3048" w:rsidRDefault="006C3048" w:rsidP="00C3667A">
      <w:pPr>
        <w:spacing w:after="0" w:line="240" w:lineRule="auto"/>
      </w:pPr>
      <w:r>
        <w:separator/>
      </w:r>
    </w:p>
  </w:footnote>
  <w:footnote w:type="continuationSeparator" w:id="0">
    <w:p w14:paraId="0B3D4CC5" w14:textId="77777777" w:rsidR="006C3048" w:rsidRDefault="006C3048"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4787F" w14:textId="573B5C6F" w:rsidR="007716E2" w:rsidRDefault="007716E2">
    <w:pPr>
      <w:pStyle w:val="Kopfzeile"/>
    </w:pPr>
    <w:r w:rsidRPr="00C3667A">
      <w:rPr>
        <w:noProof/>
      </w:rPr>
      <w:drawing>
        <wp:anchor distT="0" distB="0" distL="114300" distR="114300" simplePos="0" relativeHeight="251658240" behindDoc="0" locked="0" layoutInCell="1" allowOverlap="1" wp14:anchorId="1B56004C" wp14:editId="2EB2A86C">
          <wp:simplePos x="0" y="0"/>
          <wp:positionH relativeFrom="column">
            <wp:posOffset>3856124</wp:posOffset>
          </wp:positionH>
          <wp:positionV relativeFrom="paragraph">
            <wp:posOffset>-317186</wp:posOffset>
          </wp:positionV>
          <wp:extent cx="2696887" cy="576715"/>
          <wp:effectExtent l="0" t="0" r="8255" b="0"/>
          <wp:wrapNone/>
          <wp:docPr id="4" name="Grafik 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696887" cy="57671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79173" w14:textId="7889E675" w:rsidR="007716E2" w:rsidRDefault="007716E2">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2"/>
  </w:num>
  <w:num w:numId="3">
    <w:abstractNumId w:val="13"/>
  </w:num>
  <w:num w:numId="4">
    <w:abstractNumId w:val="11"/>
  </w:num>
  <w:num w:numId="5">
    <w:abstractNumId w:val="16"/>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50AC"/>
    <w:rsid w:val="00021AAB"/>
    <w:rsid w:val="0005361D"/>
    <w:rsid w:val="00066B9D"/>
    <w:rsid w:val="000705F0"/>
    <w:rsid w:val="000727FC"/>
    <w:rsid w:val="00075670"/>
    <w:rsid w:val="00094887"/>
    <w:rsid w:val="000A3806"/>
    <w:rsid w:val="000B319A"/>
    <w:rsid w:val="000E6B9C"/>
    <w:rsid w:val="00112803"/>
    <w:rsid w:val="001217BD"/>
    <w:rsid w:val="00140C35"/>
    <w:rsid w:val="001439BA"/>
    <w:rsid w:val="00147232"/>
    <w:rsid w:val="00147DC7"/>
    <w:rsid w:val="00156AAA"/>
    <w:rsid w:val="0016057C"/>
    <w:rsid w:val="001670B8"/>
    <w:rsid w:val="00171123"/>
    <w:rsid w:val="001734C1"/>
    <w:rsid w:val="00175A0C"/>
    <w:rsid w:val="00181E56"/>
    <w:rsid w:val="001853BF"/>
    <w:rsid w:val="00186503"/>
    <w:rsid w:val="001A579D"/>
    <w:rsid w:val="001B13F7"/>
    <w:rsid w:val="001B2015"/>
    <w:rsid w:val="001B724B"/>
    <w:rsid w:val="001C10B2"/>
    <w:rsid w:val="001C474A"/>
    <w:rsid w:val="001C5B7B"/>
    <w:rsid w:val="001E1430"/>
    <w:rsid w:val="001E71DA"/>
    <w:rsid w:val="001F29A3"/>
    <w:rsid w:val="001F2DE1"/>
    <w:rsid w:val="001F565F"/>
    <w:rsid w:val="001F793F"/>
    <w:rsid w:val="002054CE"/>
    <w:rsid w:val="00211293"/>
    <w:rsid w:val="00233158"/>
    <w:rsid w:val="002435D1"/>
    <w:rsid w:val="002502CE"/>
    <w:rsid w:val="00262262"/>
    <w:rsid w:val="00265324"/>
    <w:rsid w:val="0027272B"/>
    <w:rsid w:val="0028073F"/>
    <w:rsid w:val="0028424D"/>
    <w:rsid w:val="002B46DD"/>
    <w:rsid w:val="002B472E"/>
    <w:rsid w:val="002C1EEC"/>
    <w:rsid w:val="002D13BF"/>
    <w:rsid w:val="002D34FE"/>
    <w:rsid w:val="002D36B9"/>
    <w:rsid w:val="002F47CA"/>
    <w:rsid w:val="002F635D"/>
    <w:rsid w:val="002F76A1"/>
    <w:rsid w:val="00324E69"/>
    <w:rsid w:val="00341777"/>
    <w:rsid w:val="00347E7F"/>
    <w:rsid w:val="003531AC"/>
    <w:rsid w:val="003619E8"/>
    <w:rsid w:val="00361FCE"/>
    <w:rsid w:val="00363DAD"/>
    <w:rsid w:val="003648B1"/>
    <w:rsid w:val="00391A77"/>
    <w:rsid w:val="00394358"/>
    <w:rsid w:val="003B5CBC"/>
    <w:rsid w:val="003E7280"/>
    <w:rsid w:val="003F60EB"/>
    <w:rsid w:val="00411112"/>
    <w:rsid w:val="0045103C"/>
    <w:rsid w:val="004707A4"/>
    <w:rsid w:val="004731A3"/>
    <w:rsid w:val="00481416"/>
    <w:rsid w:val="00482490"/>
    <w:rsid w:val="00482857"/>
    <w:rsid w:val="00496E5C"/>
    <w:rsid w:val="004B648B"/>
    <w:rsid w:val="004D0DC3"/>
    <w:rsid w:val="004D5CE7"/>
    <w:rsid w:val="004D64E6"/>
    <w:rsid w:val="0050254A"/>
    <w:rsid w:val="00507188"/>
    <w:rsid w:val="00510DCA"/>
    <w:rsid w:val="00521D03"/>
    <w:rsid w:val="00543BE5"/>
    <w:rsid w:val="00556FEE"/>
    <w:rsid w:val="005814B6"/>
    <w:rsid w:val="0058426C"/>
    <w:rsid w:val="005856B4"/>
    <w:rsid w:val="005941F7"/>
    <w:rsid w:val="005A4335"/>
    <w:rsid w:val="005B5C67"/>
    <w:rsid w:val="005C25EF"/>
    <w:rsid w:val="005D7556"/>
    <w:rsid w:val="005E2CC2"/>
    <w:rsid w:val="005F4C44"/>
    <w:rsid w:val="0060008E"/>
    <w:rsid w:val="00600D43"/>
    <w:rsid w:val="00604C8A"/>
    <w:rsid w:val="00635B0A"/>
    <w:rsid w:val="00636F3E"/>
    <w:rsid w:val="00654524"/>
    <w:rsid w:val="00655DE8"/>
    <w:rsid w:val="006611D0"/>
    <w:rsid w:val="006A1AEA"/>
    <w:rsid w:val="006A22EE"/>
    <w:rsid w:val="006A6278"/>
    <w:rsid w:val="006B040F"/>
    <w:rsid w:val="006C3048"/>
    <w:rsid w:val="006D00EB"/>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B7E3A"/>
    <w:rsid w:val="007C41AA"/>
    <w:rsid w:val="007C529F"/>
    <w:rsid w:val="007D215D"/>
    <w:rsid w:val="007D6C44"/>
    <w:rsid w:val="007D7A70"/>
    <w:rsid w:val="007E1500"/>
    <w:rsid w:val="00806394"/>
    <w:rsid w:val="00823715"/>
    <w:rsid w:val="00830342"/>
    <w:rsid w:val="008369A4"/>
    <w:rsid w:val="008741B9"/>
    <w:rsid w:val="008841D8"/>
    <w:rsid w:val="00887116"/>
    <w:rsid w:val="00897D74"/>
    <w:rsid w:val="008A1AAF"/>
    <w:rsid w:val="008A4F54"/>
    <w:rsid w:val="008A51DB"/>
    <w:rsid w:val="008A6211"/>
    <w:rsid w:val="008C2AF1"/>
    <w:rsid w:val="008F2FF0"/>
    <w:rsid w:val="008F6778"/>
    <w:rsid w:val="00917984"/>
    <w:rsid w:val="009237D4"/>
    <w:rsid w:val="009255EE"/>
    <w:rsid w:val="00927DB6"/>
    <w:rsid w:val="009367BB"/>
    <w:rsid w:val="00937F46"/>
    <w:rsid w:val="00942E42"/>
    <w:rsid w:val="00947D30"/>
    <w:rsid w:val="00955ABB"/>
    <w:rsid w:val="00957CA2"/>
    <w:rsid w:val="00965853"/>
    <w:rsid w:val="00965DB1"/>
    <w:rsid w:val="00972FED"/>
    <w:rsid w:val="00983908"/>
    <w:rsid w:val="009876C3"/>
    <w:rsid w:val="009A2F35"/>
    <w:rsid w:val="009C5D5F"/>
    <w:rsid w:val="009D1119"/>
    <w:rsid w:val="009D2779"/>
    <w:rsid w:val="009D77E3"/>
    <w:rsid w:val="009E4DA2"/>
    <w:rsid w:val="009F5ED3"/>
    <w:rsid w:val="009F6AD4"/>
    <w:rsid w:val="00A10B89"/>
    <w:rsid w:val="00A2008E"/>
    <w:rsid w:val="00A43728"/>
    <w:rsid w:val="00A85D93"/>
    <w:rsid w:val="00A92CDA"/>
    <w:rsid w:val="00AC4E43"/>
    <w:rsid w:val="00AC7F69"/>
    <w:rsid w:val="00AF5B54"/>
    <w:rsid w:val="00AF7E2D"/>
    <w:rsid w:val="00B04E39"/>
    <w:rsid w:val="00B31C70"/>
    <w:rsid w:val="00B4040C"/>
    <w:rsid w:val="00B549C8"/>
    <w:rsid w:val="00B61838"/>
    <w:rsid w:val="00B83B46"/>
    <w:rsid w:val="00BC4B7E"/>
    <w:rsid w:val="00BF1E22"/>
    <w:rsid w:val="00BF5EF8"/>
    <w:rsid w:val="00C14589"/>
    <w:rsid w:val="00C15916"/>
    <w:rsid w:val="00C17D50"/>
    <w:rsid w:val="00C20DBC"/>
    <w:rsid w:val="00C35812"/>
    <w:rsid w:val="00C3667A"/>
    <w:rsid w:val="00C444F4"/>
    <w:rsid w:val="00C53965"/>
    <w:rsid w:val="00C7246D"/>
    <w:rsid w:val="00C93F22"/>
    <w:rsid w:val="00CB1401"/>
    <w:rsid w:val="00CB51BE"/>
    <w:rsid w:val="00CC2C6D"/>
    <w:rsid w:val="00CD0F21"/>
    <w:rsid w:val="00CD5037"/>
    <w:rsid w:val="00CE6FFC"/>
    <w:rsid w:val="00CF04D4"/>
    <w:rsid w:val="00CF3F77"/>
    <w:rsid w:val="00CF5CF4"/>
    <w:rsid w:val="00D22B7E"/>
    <w:rsid w:val="00D31618"/>
    <w:rsid w:val="00D46093"/>
    <w:rsid w:val="00D548D8"/>
    <w:rsid w:val="00D70FF8"/>
    <w:rsid w:val="00D74B5B"/>
    <w:rsid w:val="00D74FD1"/>
    <w:rsid w:val="00D82186"/>
    <w:rsid w:val="00DA73FE"/>
    <w:rsid w:val="00DC501F"/>
    <w:rsid w:val="00DC5BBA"/>
    <w:rsid w:val="00DD1A21"/>
    <w:rsid w:val="00DD6C9A"/>
    <w:rsid w:val="00DE4212"/>
    <w:rsid w:val="00DE57A9"/>
    <w:rsid w:val="00DF7E28"/>
    <w:rsid w:val="00E063A1"/>
    <w:rsid w:val="00E136A5"/>
    <w:rsid w:val="00E4188E"/>
    <w:rsid w:val="00E57EE5"/>
    <w:rsid w:val="00E61966"/>
    <w:rsid w:val="00E75EDA"/>
    <w:rsid w:val="00E77DD7"/>
    <w:rsid w:val="00E941C3"/>
    <w:rsid w:val="00EA05D8"/>
    <w:rsid w:val="00EA6F06"/>
    <w:rsid w:val="00EB71D7"/>
    <w:rsid w:val="00ED41B6"/>
    <w:rsid w:val="00EF0B44"/>
    <w:rsid w:val="00EF49D9"/>
    <w:rsid w:val="00EF54DF"/>
    <w:rsid w:val="00F07781"/>
    <w:rsid w:val="00F07875"/>
    <w:rsid w:val="00F10986"/>
    <w:rsid w:val="00F13E25"/>
    <w:rsid w:val="00F156AE"/>
    <w:rsid w:val="00F16E3C"/>
    <w:rsid w:val="00F21F2E"/>
    <w:rsid w:val="00F2480D"/>
    <w:rsid w:val="00F324E2"/>
    <w:rsid w:val="00F333FB"/>
    <w:rsid w:val="00F34129"/>
    <w:rsid w:val="00F35190"/>
    <w:rsid w:val="00F40B2C"/>
    <w:rsid w:val="00F548A9"/>
    <w:rsid w:val="00F56F27"/>
    <w:rsid w:val="00F618D5"/>
    <w:rsid w:val="00F63899"/>
    <w:rsid w:val="00F66FE9"/>
    <w:rsid w:val="00F719A7"/>
    <w:rsid w:val="00F76B6A"/>
    <w:rsid w:val="00F83C42"/>
    <w:rsid w:val="00F919E0"/>
    <w:rsid w:val="00F9778A"/>
    <w:rsid w:val="00FA3086"/>
    <w:rsid w:val="00FA342C"/>
    <w:rsid w:val="00FB2363"/>
    <w:rsid w:val="00FD7EFE"/>
    <w:rsid w:val="00FE00AE"/>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GIT\Sysprog-AI-B6-Projekt\doc\LED-Matrix-Driver-Documentation.docx" TargetMode="External"/><Relationship Id="rId18" Type="http://schemas.openxmlformats.org/officeDocument/2006/relationships/hyperlink" Target="https://github.com/SenpaiSimon/Sysprog-AI-B6-Projekt" TargetMode="External"/><Relationship Id="rId26" Type="http://schemas.openxmlformats.org/officeDocument/2006/relationships/image" Target="media/image9.png"/><Relationship Id="rId39" Type="http://schemas.openxmlformats.org/officeDocument/2006/relationships/image" Target="media/image17.emf"/><Relationship Id="rId21" Type="http://schemas.openxmlformats.org/officeDocument/2006/relationships/image" Target="media/image4.png"/><Relationship Id="rId34" Type="http://schemas.openxmlformats.org/officeDocument/2006/relationships/oleObject" Target="embeddings/oleObject3.bin"/><Relationship Id="rId42" Type="http://schemas.openxmlformats.org/officeDocument/2006/relationships/package" Target="embeddings/Microsoft_Word_Document3.docx"/><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GIT\Sysprog-AI-B6-Projekt\doc\LED-Matrix-Driver-Documentation.docx" TargetMode="External"/><Relationship Id="rId29" Type="http://schemas.openxmlformats.org/officeDocument/2006/relationships/image" Target="media/image12.emf"/><Relationship Id="rId11" Type="http://schemas.openxmlformats.org/officeDocument/2006/relationships/hyperlink" Target="file:///C:\GIT\Sysprog-AI-B6-Projekt\doc\LED-Matrix-Driver-Documentation.docx" TargetMode="External"/><Relationship Id="rId24" Type="http://schemas.openxmlformats.org/officeDocument/2006/relationships/image" Target="media/image7.png"/><Relationship Id="rId32" Type="http://schemas.openxmlformats.org/officeDocument/2006/relationships/oleObject" Target="embeddings/oleObject2.bin"/><Relationship Id="rId37" Type="http://schemas.openxmlformats.org/officeDocument/2006/relationships/image" Target="media/image16.emf"/><Relationship Id="rId40" Type="http://schemas.openxmlformats.org/officeDocument/2006/relationships/package" Target="embeddings/Microsoft_Word_Document2.docx"/><Relationship Id="rId45" Type="http://schemas.openxmlformats.org/officeDocument/2006/relationships/image" Target="media/image20.emf"/><Relationship Id="rId5" Type="http://schemas.openxmlformats.org/officeDocument/2006/relationships/settings" Target="settings.xml"/><Relationship Id="rId15" Type="http://schemas.openxmlformats.org/officeDocument/2006/relationships/hyperlink" Target="file:///C:\GIT\Sysprog-AI-B6-Projekt\doc\LED-Matrix-Driver-Documentation.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package" Target="embeddings/Microsoft_Word_Document.docx"/><Relationship Id="rId49" Type="http://schemas.openxmlformats.org/officeDocument/2006/relationships/header" Target="header2.xml"/><Relationship Id="rId10" Type="http://schemas.openxmlformats.org/officeDocument/2006/relationships/hyperlink" Target="file:///C:\GIT\Sysprog-AI-B6-Projekt\doc\LED-Matrix-Driver-Documentation.docx" TargetMode="External"/><Relationship Id="rId19" Type="http://schemas.openxmlformats.org/officeDocument/2006/relationships/image" Target="media/image2.png"/><Relationship Id="rId31" Type="http://schemas.openxmlformats.org/officeDocument/2006/relationships/image" Target="media/image13.emf"/><Relationship Id="rId44" Type="http://schemas.openxmlformats.org/officeDocument/2006/relationships/package" Target="embeddings/Microsoft_Word_Document4.docx"/><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C:\GIT\Sysprog-AI-B6-Projekt\doc\LED-Matrix-Driver-Documentation.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oleObject" Target="embeddings/oleObject1.bin"/><Relationship Id="rId35" Type="http://schemas.openxmlformats.org/officeDocument/2006/relationships/image" Target="media/image15.emf"/><Relationship Id="rId43" Type="http://schemas.openxmlformats.org/officeDocument/2006/relationships/image" Target="media/image19.emf"/><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hyperlink" Target="file:///C:\GIT\Sysprog-AI-B6-Projekt\doc\LED-Matrix-Driver-Documentation.docx" TargetMode="External"/><Relationship Id="rId17" Type="http://schemas.openxmlformats.org/officeDocument/2006/relationships/hyperlink" Target="file:///C:\GIT\Sysprog-AI-B6-Projekt\doc\LED-Matrix-Driver-Documentation.docx" TargetMode="External"/><Relationship Id="rId25" Type="http://schemas.openxmlformats.org/officeDocument/2006/relationships/image" Target="media/image8.png"/><Relationship Id="rId33" Type="http://schemas.openxmlformats.org/officeDocument/2006/relationships/image" Target="media/image14.emf"/><Relationship Id="rId38" Type="http://schemas.openxmlformats.org/officeDocument/2006/relationships/package" Target="embeddings/Microsoft_Word_Document1.docx"/><Relationship Id="rId46" Type="http://schemas.openxmlformats.org/officeDocument/2006/relationships/package" Target="embeddings/Microsoft_Word_Document5.docx"/><Relationship Id="rId20" Type="http://schemas.openxmlformats.org/officeDocument/2006/relationships/image" Target="media/image3.png"/><Relationship Id="rId41"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3B4428"/>
    <w:rsid w:val="00445AA4"/>
    <w:rsid w:val="0050359F"/>
    <w:rsid w:val="00522395"/>
    <w:rsid w:val="005306A1"/>
    <w:rsid w:val="00707032"/>
    <w:rsid w:val="007237E3"/>
    <w:rsid w:val="008C6F92"/>
    <w:rsid w:val="009732ED"/>
    <w:rsid w:val="00A51D93"/>
    <w:rsid w:val="00B35F35"/>
    <w:rsid w:val="00C07FA3"/>
    <w:rsid w:val="00CE412C"/>
    <w:rsid w:val="00D06452"/>
    <w:rsid w:val="00D102B3"/>
    <w:rsid w:val="00D76A48"/>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5F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B63FAA-4A71-416D-A77A-D8513EEF7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8943</Words>
  <Characters>56348</Characters>
  <Application>Microsoft Office Word</Application>
  <DocSecurity>0</DocSecurity>
  <Lines>469</Lines>
  <Paragraphs>130</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5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202</cp:revision>
  <dcterms:created xsi:type="dcterms:W3CDTF">2022-05-12T09:02:00Z</dcterms:created>
  <dcterms:modified xsi:type="dcterms:W3CDTF">2022-06-23T19:24: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B:\GIT\Sysprog-AI-B6-Projekt\doc\Citavi\LED-Matrix\LED-Matrix.ctv6</vt:lpwstr>
  </property>
  <property fmtid="{D5CDD505-2E9C-101B-9397-08002B2CF9AE}" pid="6" name="CitaviDocumentProperty_1">
    <vt:lpwstr>6.12.0.0</vt:lpwstr>
  </property>
</Properties>
</file>